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08624" w14:textId="634CBAC5" w:rsidR="00E43405" w:rsidRPr="0079554A" w:rsidRDefault="001D5497">
      <w:pPr>
        <w:rPr>
          <w:rFonts w:ascii="Times New Roman" w:hAnsi="Times New Roman" w:cs="Times New Roman"/>
          <w:sz w:val="24"/>
          <w:szCs w:val="24"/>
        </w:rPr>
      </w:pPr>
      <w:r w:rsidRPr="0079554A">
        <w:rPr>
          <w:rFonts w:ascii="Times New Roman" w:hAnsi="Times New Roman" w:cs="Times New Roman"/>
          <w:sz w:val="24"/>
          <w:szCs w:val="24"/>
        </w:rPr>
        <w:t>Visualizing Movie Magic: Graphing Character Connections in Beloved Films</w:t>
      </w:r>
    </w:p>
    <w:p w14:paraId="11A5F24F" w14:textId="77777777" w:rsidR="001D5497" w:rsidRPr="0079554A" w:rsidRDefault="001D5497">
      <w:pPr>
        <w:rPr>
          <w:rFonts w:ascii="Times New Roman" w:hAnsi="Times New Roman" w:cs="Times New Roman"/>
          <w:sz w:val="24"/>
          <w:szCs w:val="24"/>
        </w:rPr>
      </w:pPr>
    </w:p>
    <w:p w14:paraId="7DC5FD98" w14:textId="3AB7F48F" w:rsidR="00DD3D6D" w:rsidRPr="0079554A" w:rsidRDefault="00DD3D6D">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t>Introduction</w:t>
      </w:r>
    </w:p>
    <w:p w14:paraId="0EE6CEFC" w14:textId="1BA53942" w:rsidR="003E22DD" w:rsidRPr="0079554A" w:rsidRDefault="00E43405">
      <w:pPr>
        <w:rPr>
          <w:rFonts w:ascii="Times New Roman" w:hAnsi="Times New Roman" w:cs="Times New Roman"/>
          <w:sz w:val="24"/>
          <w:szCs w:val="24"/>
        </w:rPr>
      </w:pPr>
      <w:r w:rsidRPr="0079554A">
        <w:rPr>
          <w:rFonts w:ascii="Times New Roman" w:hAnsi="Times New Roman" w:cs="Times New Roman"/>
          <w:sz w:val="24"/>
          <w:szCs w:val="24"/>
        </w:rPr>
        <w:t xml:space="preserve">Network visualization tools </w:t>
      </w:r>
      <w:r w:rsidR="0038780C">
        <w:rPr>
          <w:rFonts w:ascii="Times New Roman" w:hAnsi="Times New Roman" w:cs="Times New Roman"/>
          <w:sz w:val="24"/>
          <w:szCs w:val="24"/>
        </w:rPr>
        <w:t>are crucial</w:t>
      </w:r>
      <w:r w:rsidRPr="0079554A">
        <w:rPr>
          <w:rFonts w:ascii="Times New Roman" w:hAnsi="Times New Roman" w:cs="Times New Roman"/>
          <w:sz w:val="24"/>
          <w:szCs w:val="24"/>
        </w:rPr>
        <w:t xml:space="preserve"> in enabling researchers and professionals to visually comprehend complex data structures. Analyzing networks holds significant importance across various fields, including business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ckAqcHrp","properties":{"formattedCitation":"(Jack, 2010)","plainCitation":"(Jack, 2010)","noteIndex":0},"citationItems":[{"id":1737,"uris":["http://zotero.org/users/6965904/items/58LWW3R4"],"itemData":{"id":1737,"type":"article-journal","abstract":"Concerns have been raised about lack of clarity in conceptual consideration and difficulty of applying the network concept as an analytical tool. These concerns can be associated with reliance on quantitative techniques, designed to look at structural characteristics, when qualitative approaches will reveal other aspects of networks. This paper builds on previous work and considers implications and outcomes of different methodological approaches for network research. Using a Ptolemaic/Copernican analogy it illustrates that both approaches are required to grasp and understand the complexity of networks and the associated activity of networking but that each deals with different aspects and features.","container-title":"Journal of Business Venturing","DOI":"10.1016/j.jbusvent.2008.10.010","ISSN":"0883-9026","issue":"1","journalAbbreviation":"Journal of Business Venturing","language":"en","page":"120-137","source":"ScienceDirect","title":"Approaches to studying networks: Implications and outcomes","title-short":"Approaches to studying networks","volume":"25","author":[{"family":"Jack","given":"Sarah L."}],"issued":{"date-parts":[["2010",1,1]]}}}],"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Jack, 2010)</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biology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vN09NZw0","properties":{"formattedCitation":"(Alm &amp; Arkin, 2003)","plainCitation":"(Alm &amp; Arkin, 2003)","noteIndex":0},"citationItems":[{"id":1739,"uris":["http://zotero.org/users/6965904/items/6J9WPEUI"],"itemData":{"id":1739,"type":"article-journal","abstract":"Recent advances in high-throughput methods have provided us with a first glimpse of the overall structure of molecular interaction networks in biological systems. Ultimately, we expect that such information will change how we think about biological systems in a fundamental way. Instead of viewing the genetic parts list of an organism as a loose collection of biochemical activities, in the best case, we anticipate discrete networks of function to bridge the gap between genotype and phenotype, and to do so in a more profound way than the current qualitative classification of linked reactions into familiar pathways, such as glycolysis and the MAPK signal transduction cascades. At the present time, however, we are still far from a complete answer to the most basic question: what can we learn about biology by studying networks? Promising steps in this direction have come from such diverse approaches as mathematical analysis of global network structure, partitioning networks into functionally related modules and motifs, and even de novo design of networks. A complete picture will probably require integrating the data obtained from all of these approaches with modeling efforts at many different levels of detail.","container-title":"Current Opinion in Structural Biology","DOI":"10.1016/S0959-440X(03)00031-9","ISSN":"0959-440X","issue":"2","journalAbbreviation":"Current Opinion in Structural Biology","language":"en","page":"193-202","source":"ScienceDirect","title":"Biological networks","volume":"13","author":[{"family":"Alm","given":"Eric"},{"family":"Arkin","given":"Adam P"}],"issued":{"date-parts":[["2003",4,1]]}}}],"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Alm &amp; Arkin, 2003)</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social sciences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o0v6Jp0S","properties":{"formattedCitation":"(Garton et al., 1997)","plainCitation":"(Garton et al., 1997)","noteIndex":0},"citationItems":[{"id":1741,"uris":["http://zotero.org/users/6965904/items/PR4BRLZE"],"itemData":{"id":1741,"type":"article-journal","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container-title":"Journal of Computer-Mediated Communication","DOI":"10.1111/j.1083-6101.1997.tb00062.x","ISSN":"1083-6101","issue":"1","journalAbbreviation":"Journal of Computer-Mediated Communication","page":"JCMC313","source":"Silverchair","title":"Studying Online Social Networks","volume":"3","author":[{"family":"Garton","given":"Laura"},{"family":"Haythornthwaite","given":"Caroline"},{"family":"Wellman","given":"Barry"}],"issued":{"date-parts":[["1997",6,1]]}}}],"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Garton et al., 1997)</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health sciences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qczqkFjq","properties":{"formattedCitation":"(Deri, 2005)","plainCitation":"(Deri, 2005)","noteIndex":0},"citationItems":[{"id":1743,"uris":["http://zotero.org/users/6965904/items/7FKXSTQL"],"itemData":{"id":1743,"type":"article-journal","abstract":"While social networks have been examined in the context of many economic choices and outcomes, this study is the first to investigate the effects of social networks on health service utilization decisions. Networks can affect utilization decisions in many ways. They can provide information on institutional details of the health care system, and can reduce the search costs of locating an appropriate health care provider. Networks can even alter the demand for services by affecting the perceived efficacy or desirability of the available services. Using health service utilization decisions to study networks has two main advantages over work that studies other public programs. First, because health care in Canada is universal, there are no questions of eligibility. Second, by studying the different measures of utilization, it is possible to observe how the network effects vary across measures that reflect visits primarily instigated by the patient, to measures that reflect visits instigated by both patients and their physician. Using data from three cycles of the Canadian National Population Health Survey, this work exploits regional and language group variation to identify network effects. Strong and robust evidence of networks effects is found on the decision to utilize services reflecting initial contact with the health care system. As well, this work presents novel evidence that utilization of health services by immigrants increases with the number of doctors that speak their language in their neighborhood.","container-title":"Journal of Health Economics","DOI":"10.1016/j.jhealeco.2005.03.008","ISSN":"0167-6296","issue":"6","journalAbbreviation":"Journal of Health Economics","language":"en","page":"1076-1107","source":"ScienceDirect","title":"Social networks and health service utilization","volume":"24","author":[{"family":"Deri","given":"Catherine"}],"issued":{"date-parts":[["2005",11,1]]}}}],"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Deri, 2005)</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and more. In the field of network visualization and analysis, the tool </w:t>
      </w:r>
      <w:proofErr w:type="gramStart"/>
      <w:r w:rsidRPr="0079554A">
        <w:rPr>
          <w:rFonts w:ascii="Times New Roman" w:hAnsi="Times New Roman" w:cs="Times New Roman"/>
          <w:sz w:val="24"/>
          <w:szCs w:val="24"/>
        </w:rPr>
        <w:t>most commonly used</w:t>
      </w:r>
      <w:proofErr w:type="gramEnd"/>
      <w:r w:rsidRPr="0079554A">
        <w:rPr>
          <w:rFonts w:ascii="Times New Roman" w:hAnsi="Times New Roman" w:cs="Times New Roman"/>
          <w:sz w:val="24"/>
          <w:szCs w:val="24"/>
        </w:rPr>
        <w:t xml:space="preserve"> is R. The most common R packages for network </w:t>
      </w:r>
      <w:r w:rsidR="00E0320F" w:rsidRPr="0079554A">
        <w:rPr>
          <w:rFonts w:ascii="Times New Roman" w:hAnsi="Times New Roman" w:cs="Times New Roman"/>
          <w:sz w:val="24"/>
          <w:szCs w:val="24"/>
        </w:rPr>
        <w:t>visualizations</w:t>
      </w:r>
      <w:r w:rsidRPr="0079554A">
        <w:rPr>
          <w:rFonts w:ascii="Times New Roman" w:hAnsi="Times New Roman" w:cs="Times New Roman"/>
          <w:sz w:val="24"/>
          <w:szCs w:val="24"/>
        </w:rPr>
        <w:t xml:space="preserve"> include `</w:t>
      </w:r>
      <w:proofErr w:type="spellStart"/>
      <w:r w:rsidRPr="0079554A">
        <w:rPr>
          <w:rFonts w:ascii="Times New Roman" w:hAnsi="Times New Roman" w:cs="Times New Roman"/>
          <w:sz w:val="24"/>
          <w:szCs w:val="24"/>
        </w:rPr>
        <w:t>igraph</w:t>
      </w:r>
      <w:proofErr w:type="spellEnd"/>
      <w:r w:rsidRPr="0079554A">
        <w:rPr>
          <w:rFonts w:ascii="Times New Roman" w:hAnsi="Times New Roman" w:cs="Times New Roman"/>
          <w:sz w:val="24"/>
          <w:szCs w:val="24"/>
        </w:rPr>
        <w:t xml:space="preserve">` </w:t>
      </w:r>
      <w:r w:rsidR="00E0320F" w:rsidRPr="0079554A">
        <w:rPr>
          <w:rFonts w:ascii="Times New Roman" w:hAnsi="Times New Roman" w:cs="Times New Roman"/>
          <w:sz w:val="24"/>
          <w:szCs w:val="24"/>
        </w:rPr>
        <w:t>(</w:t>
      </w:r>
      <w:proofErr w:type="spellStart"/>
      <w:r w:rsidR="00E0320F" w:rsidRPr="0079554A">
        <w:rPr>
          <w:rFonts w:ascii="Times New Roman" w:hAnsi="Times New Roman" w:cs="Times New Roman"/>
          <w:sz w:val="24"/>
          <w:szCs w:val="24"/>
        </w:rPr>
        <w:t>Csardi</w:t>
      </w:r>
      <w:proofErr w:type="spellEnd"/>
      <w:r w:rsidR="00E0320F" w:rsidRPr="0079554A">
        <w:rPr>
          <w:rFonts w:ascii="Times New Roman" w:hAnsi="Times New Roman" w:cs="Times New Roman"/>
          <w:sz w:val="24"/>
          <w:szCs w:val="24"/>
        </w:rPr>
        <w:t xml:space="preserve"> &amp; </w:t>
      </w:r>
      <w:proofErr w:type="spellStart"/>
      <w:r w:rsidR="00E0320F" w:rsidRPr="0079554A">
        <w:rPr>
          <w:rFonts w:ascii="Times New Roman" w:hAnsi="Times New Roman" w:cs="Times New Roman"/>
          <w:sz w:val="24"/>
          <w:szCs w:val="24"/>
        </w:rPr>
        <w:t>Nepusz</w:t>
      </w:r>
      <w:proofErr w:type="spellEnd"/>
      <w:r w:rsidR="00E0320F" w:rsidRPr="0079554A">
        <w:rPr>
          <w:rFonts w:ascii="Times New Roman" w:hAnsi="Times New Roman" w:cs="Times New Roman"/>
          <w:sz w:val="24"/>
          <w:szCs w:val="24"/>
        </w:rPr>
        <w:t>, 2005)</w:t>
      </w:r>
      <w:r w:rsidRPr="0079554A">
        <w:rPr>
          <w:rFonts w:ascii="Times New Roman" w:hAnsi="Times New Roman" w:cs="Times New Roman"/>
          <w:sz w:val="24"/>
          <w:szCs w:val="24"/>
        </w:rPr>
        <w:t>, `</w:t>
      </w:r>
      <w:proofErr w:type="spellStart"/>
      <w:r w:rsidRPr="0079554A">
        <w:rPr>
          <w:rFonts w:ascii="Times New Roman" w:hAnsi="Times New Roman" w:cs="Times New Roman"/>
          <w:sz w:val="24"/>
          <w:szCs w:val="24"/>
        </w:rPr>
        <w:t>sna</w:t>
      </w:r>
      <w:proofErr w:type="spellEnd"/>
      <w:r w:rsidRPr="0079554A">
        <w:rPr>
          <w:rFonts w:ascii="Times New Roman" w:hAnsi="Times New Roman" w:cs="Times New Roman"/>
          <w:sz w:val="24"/>
          <w:szCs w:val="24"/>
        </w:rPr>
        <w:t xml:space="preserve">` </w:t>
      </w:r>
      <w:r w:rsidR="00E0320F" w:rsidRPr="0079554A">
        <w:rPr>
          <w:rFonts w:ascii="Times New Roman" w:hAnsi="Times New Roman" w:cs="Times New Roman"/>
          <w:sz w:val="24"/>
          <w:szCs w:val="24"/>
        </w:rPr>
        <w:fldChar w:fldCharType="begin"/>
      </w:r>
      <w:r w:rsidR="00E0320F" w:rsidRPr="0079554A">
        <w:rPr>
          <w:rFonts w:ascii="Times New Roman" w:hAnsi="Times New Roman" w:cs="Times New Roman"/>
          <w:sz w:val="24"/>
          <w:szCs w:val="24"/>
        </w:rPr>
        <w:instrText xml:space="preserve"> ADDIN ZOTERO_ITEM CSL_CITATION {"citationID":"sLu0aJvt","properties":{"formattedCitation":"(Butts, 2008)","plainCitation":"(Butts, 2008)","noteIndex":0},"citationItems":[{"id":1758,"uris":["http://zotero.org/users/6965904/items/HBY88D2I"],"itemData":{"id":1758,"type":"article-journal","abstract":"Modern social network analysis---the analysis of relational data arising from social systems---is a computationally intensive area of research.  Here, we provide an overview of a software package which provides support for a range of network analytic functionality within the R statistical computing environment.  General categories of currently supported functionality are described, and brief examples of package syntax and usage are shown.","container-title":"Journal of Statistical Software","DOI":"10.18637/jss.v024.i06","ISSN":"1548-7660","language":"en","license":"Copyright (c) 2007 Carter T. Butts","page":"1-51","source":"www.jstatsoft.org","title":"Social Network Analysis with sna","volume":"24","author":[{"family":"Butts","given":"Carter T."}],"issued":{"date-parts":[["2008",5,8]]}}}],"schema":"https://github.com/citation-style-language/schema/raw/master/csl-citation.json"} </w:instrText>
      </w:r>
      <w:r w:rsidR="00E0320F" w:rsidRPr="0079554A">
        <w:rPr>
          <w:rFonts w:ascii="Times New Roman" w:hAnsi="Times New Roman" w:cs="Times New Roman"/>
          <w:sz w:val="24"/>
          <w:szCs w:val="24"/>
        </w:rPr>
        <w:fldChar w:fldCharType="separate"/>
      </w:r>
      <w:r w:rsidR="00E0320F" w:rsidRPr="0079554A">
        <w:rPr>
          <w:rFonts w:ascii="Times New Roman" w:hAnsi="Times New Roman" w:cs="Times New Roman"/>
          <w:sz w:val="24"/>
          <w:szCs w:val="24"/>
        </w:rPr>
        <w:t>(Butts, 2008)</w:t>
      </w:r>
      <w:r w:rsidR="00E0320F" w:rsidRPr="0079554A">
        <w:rPr>
          <w:rFonts w:ascii="Times New Roman" w:hAnsi="Times New Roman" w:cs="Times New Roman"/>
          <w:sz w:val="24"/>
          <w:szCs w:val="24"/>
        </w:rPr>
        <w:fldChar w:fldCharType="end"/>
      </w:r>
      <w:r w:rsidRPr="0079554A">
        <w:rPr>
          <w:rFonts w:ascii="Times New Roman" w:hAnsi="Times New Roman" w:cs="Times New Roman"/>
          <w:sz w:val="24"/>
          <w:szCs w:val="24"/>
        </w:rPr>
        <w:t>, and `</w:t>
      </w:r>
      <w:proofErr w:type="spellStart"/>
      <w:r w:rsidRPr="0079554A">
        <w:rPr>
          <w:rFonts w:ascii="Times New Roman" w:hAnsi="Times New Roman" w:cs="Times New Roman"/>
          <w:sz w:val="24"/>
          <w:szCs w:val="24"/>
        </w:rPr>
        <w:t>ggplot</w:t>
      </w:r>
      <w:proofErr w:type="spellEnd"/>
      <w:r w:rsidRPr="0079554A">
        <w:rPr>
          <w:rFonts w:ascii="Times New Roman" w:hAnsi="Times New Roman" w:cs="Times New Roman"/>
          <w:sz w:val="24"/>
          <w:szCs w:val="24"/>
        </w:rPr>
        <w:t xml:space="preserve">` </w:t>
      </w:r>
      <w:r w:rsidR="00E0320F" w:rsidRPr="0079554A">
        <w:rPr>
          <w:rFonts w:ascii="Times New Roman" w:hAnsi="Times New Roman" w:cs="Times New Roman"/>
          <w:sz w:val="24"/>
          <w:szCs w:val="24"/>
        </w:rPr>
        <w:fldChar w:fldCharType="begin"/>
      </w:r>
      <w:r w:rsidR="00E0320F" w:rsidRPr="0079554A">
        <w:rPr>
          <w:rFonts w:ascii="Times New Roman" w:hAnsi="Times New Roman" w:cs="Times New Roman"/>
          <w:sz w:val="24"/>
          <w:szCs w:val="24"/>
        </w:rPr>
        <w:instrText xml:space="preserve"> ADDIN ZOTERO_ITEM CSL_CITATION {"citationID":"hcVnWfXf","properties":{"formattedCitation":"(Wickham, n.d.)","plainCitation":"(Wickham, n.d.)","noteIndex":0},"citationItems":[{"id":1763,"uris":["http://zotero.org/users/6965904/items/ENQCBZ23"],"itemData":{"id":1763,"type":"article-journal","language":"en","source":"Zotero","title":"An introduction to ggplot: An implementation of the grammar of graphics in R","author":[{"family":"Wickham","given":"Hadley"}]}}],"schema":"https://github.com/citation-style-language/schema/raw/master/csl-citation.json"} </w:instrText>
      </w:r>
      <w:r w:rsidR="00E0320F" w:rsidRPr="0079554A">
        <w:rPr>
          <w:rFonts w:ascii="Times New Roman" w:hAnsi="Times New Roman" w:cs="Times New Roman"/>
          <w:sz w:val="24"/>
          <w:szCs w:val="24"/>
        </w:rPr>
        <w:fldChar w:fldCharType="separate"/>
      </w:r>
      <w:r w:rsidR="00E0320F" w:rsidRPr="0079554A">
        <w:rPr>
          <w:rFonts w:ascii="Times New Roman" w:hAnsi="Times New Roman" w:cs="Times New Roman"/>
          <w:sz w:val="24"/>
          <w:szCs w:val="24"/>
        </w:rPr>
        <w:t>(Wickham, n.d.)</w:t>
      </w:r>
      <w:r w:rsidR="00E0320F" w:rsidRPr="0079554A">
        <w:rPr>
          <w:rFonts w:ascii="Times New Roman" w:hAnsi="Times New Roman" w:cs="Times New Roman"/>
          <w:sz w:val="24"/>
          <w:szCs w:val="24"/>
        </w:rPr>
        <w:fldChar w:fldCharType="end"/>
      </w:r>
      <w:r w:rsidRPr="0079554A">
        <w:rPr>
          <w:rFonts w:ascii="Times New Roman" w:hAnsi="Times New Roman" w:cs="Times New Roman"/>
          <w:sz w:val="24"/>
          <w:szCs w:val="24"/>
        </w:rPr>
        <w:t>.</w:t>
      </w:r>
    </w:p>
    <w:p w14:paraId="7FBED874" w14:textId="5782C98F" w:rsidR="00DD3D6D" w:rsidRPr="0079554A" w:rsidRDefault="00DD3D6D">
      <w:pPr>
        <w:rPr>
          <w:rFonts w:ascii="Times New Roman" w:hAnsi="Times New Roman" w:cs="Times New Roman"/>
          <w:sz w:val="24"/>
          <w:szCs w:val="24"/>
        </w:rPr>
      </w:pPr>
    </w:p>
    <w:p w14:paraId="4F7B50AF" w14:textId="1E2D80F1" w:rsidR="00DD3D6D" w:rsidRPr="0079554A" w:rsidRDefault="00DD3D6D">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t>Graph visualization aspects</w:t>
      </w:r>
    </w:p>
    <w:p w14:paraId="454F315E" w14:textId="3E2DD7DC" w:rsidR="003E22DD" w:rsidRPr="0079554A" w:rsidRDefault="00187DB7">
      <w:pPr>
        <w:rPr>
          <w:rFonts w:ascii="Times New Roman" w:hAnsi="Times New Roman" w:cs="Times New Roman"/>
          <w:sz w:val="24"/>
          <w:szCs w:val="24"/>
        </w:rPr>
      </w:pPr>
      <w:r w:rsidRPr="0079554A">
        <w:rPr>
          <w:rFonts w:ascii="Times New Roman" w:hAnsi="Times New Roman" w:cs="Times New Roman"/>
          <w:sz w:val="24"/>
          <w:szCs w:val="24"/>
        </w:rPr>
        <w:t xml:space="preserve">Network visualization involves choosing the right layout algorithm to graph networks effectively. Popular algorithms like Circle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LRY93gu0","properties":{"formattedCitation":"(Six &amp; Tollis, 1999)","plainCitation":"(Six &amp; Tollis, 1999)","noteIndex":0},"citationItems":[{"id":1653,"uris":["http://zotero.org/users/6965904/items/PHSMZC9I"],"itemData":{"id":1653,"type":"paper-conference","abstract":"Drawings of graphs which show the inherent strengths and weaknesses of structures with clustered views would be advantageous additions to many network design tools. In this paper we present a framework for producing circular drawings of networks represented by non-biconnected graphs. Furthermore, the drawings produced by these techniques clearly show the biconnectivity structure of the given networks. We also include results of an extensive experimental study which shows our approach to significantly outperform the current state of the art.","collection-title":"Lecture Notes in Computer Science","container-title":"Graph Drawing","DOI":"10.1007/3-540-46648-7_11","event-place":"Berlin, Heidelberg","ISBN":"978-3-540-46648-2","language":"en","page":"107-116","publisher":"Springer","publisher-place":"Berlin, Heidelberg","source":"Springer Link","title":"A Framework for Circular Drawings of Networks","author":[{"family":"Six","given":"Janet M."},{"family":"Tollis","given":"Ioannis G."}],"editor":[{"family":"Kratochvíyl","given":"Jan"}],"issued":{"date-parts":[["1999"]]}}}],"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 xml:space="preserve">(Six &amp; </w:t>
      </w:r>
      <w:proofErr w:type="spellStart"/>
      <w:r w:rsidRPr="0079554A">
        <w:rPr>
          <w:rFonts w:ascii="Times New Roman" w:hAnsi="Times New Roman" w:cs="Times New Roman"/>
          <w:sz w:val="24"/>
          <w:szCs w:val="24"/>
        </w:rPr>
        <w:t>Tollis</w:t>
      </w:r>
      <w:proofErr w:type="spellEnd"/>
      <w:r w:rsidRPr="0079554A">
        <w:rPr>
          <w:rFonts w:ascii="Times New Roman" w:hAnsi="Times New Roman" w:cs="Times New Roman"/>
          <w:sz w:val="24"/>
          <w:szCs w:val="24"/>
        </w:rPr>
        <w:t>, 1999)</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w:t>
      </w:r>
      <w:proofErr w:type="spellStart"/>
      <w:r w:rsidRPr="0079554A">
        <w:rPr>
          <w:rFonts w:ascii="Times New Roman" w:hAnsi="Times New Roman" w:cs="Times New Roman"/>
          <w:sz w:val="24"/>
          <w:szCs w:val="24"/>
        </w:rPr>
        <w:t>DrL</w:t>
      </w:r>
      <w:proofErr w:type="spellEnd"/>
      <w:r w:rsidRPr="0079554A">
        <w:rPr>
          <w:rFonts w:ascii="Times New Roman" w:hAnsi="Times New Roman" w:cs="Times New Roman"/>
          <w:sz w:val="24"/>
          <w:szCs w:val="24"/>
        </w:rPr>
        <w:t xml:space="preserve">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ED32EOUl","properties":{"formattedCitation":"(Martin et al., 2007)","plainCitation":"(Martin et al., 2007)","noteIndex":0},"citationItems":[{"id":1659,"uris":["http://zotero.org/users/6965904/items/LIRTK6UH"],"itemData":{"id":1659,"type":"report","abstract":"Dr. L provides two-dimensional visualizations of very large abstract graph structures. it can be used for data mining applications including biology, scientific literature, and social network analysis. Dr. L is a graph layout program that uses a multilevel force-directed algorithm. A graph is input and drawn using a force-directed algorithm based on simulated annealing. The resulting layout is clustered using a single link algorithm. This clustering is used to produce a coarsened graph (fewer nodes) which is then re-drawn. this process is repeated until a sufficiently small graph is produced. The smallest graph is drawn and then used as a basis for drawing the original graph by refining the series of coarsened graphs that were produced. The layout engine can be run in serial or in parallel.","language":"en","note":"DOI: 10.11578/dc.20210416.20","number":"dRl","publisher":"Sandia National Lab. (SNL-NM), Albuquerque, NM (United States)","source":"www.osti.gov","title":"Dr.L: Distributed Recursive (Graph) Layout","title-short":"Dr.L","URL":"https://www.osti.gov/biblio/1231060","author":[{"family":"Martin","given":"Shawn"},{"family":"Brown","given":"W. Michael"},{"family":"Wylie","given":"Brian N."}],"accessed":{"date-parts":[["2023",7,18]]},"issued":{"date-parts":[["2007",11,19]]}}}],"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Martin et al., 2007)</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w:t>
      </w:r>
      <w:proofErr w:type="spellStart"/>
      <w:r w:rsidRPr="0079554A">
        <w:rPr>
          <w:rFonts w:ascii="Times New Roman" w:hAnsi="Times New Roman" w:cs="Times New Roman"/>
          <w:sz w:val="24"/>
          <w:szCs w:val="24"/>
        </w:rPr>
        <w:t>Fruchterman-Reingold</w:t>
      </w:r>
      <w:proofErr w:type="spellEnd"/>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98vletcN","properties":{"formattedCitation":"(Fruchterman &amp; Reingold, 1991)","plainCitation":"(Fruchterman &amp; Reingold, 1991)","noteIndex":0},"citationItems":[{"id":1660,"uris":["http://zotero.org/users/6965904/items/VHHXYH4R"],"itemData":{"id":1660,"type":"article-journal","abstract":"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1097-024X","issue":"11","language":"en","license":"Copyright © 1991 John Wiley &amp; Sons, Ltd","note":"_eprint: https://onlinelibrary.wiley.com/doi/pdf/10.1002/spe.4380211102","page":"1129-1164","source":"Wiley Online Library","title":"Graph drawing by force-directed placement","volume":"21","author":[{"family":"Fruchterman","given":"Thomas M. J."},{"family":"Reingold","given":"Edward M."}],"issued":{"date-parts":[["1991"]]}}}],"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w:t>
      </w:r>
      <w:proofErr w:type="spellStart"/>
      <w:r w:rsidR="00E43405" w:rsidRPr="0079554A">
        <w:rPr>
          <w:rFonts w:ascii="Times New Roman" w:hAnsi="Times New Roman" w:cs="Times New Roman"/>
          <w:sz w:val="24"/>
          <w:szCs w:val="24"/>
        </w:rPr>
        <w:t>Fruchterman</w:t>
      </w:r>
      <w:proofErr w:type="spellEnd"/>
      <w:r w:rsidR="00E43405" w:rsidRPr="0079554A">
        <w:rPr>
          <w:rFonts w:ascii="Times New Roman" w:hAnsi="Times New Roman" w:cs="Times New Roman"/>
          <w:sz w:val="24"/>
          <w:szCs w:val="24"/>
        </w:rPr>
        <w:t xml:space="preserve"> &amp; </w:t>
      </w:r>
      <w:proofErr w:type="spellStart"/>
      <w:r w:rsidR="00E43405" w:rsidRPr="0079554A">
        <w:rPr>
          <w:rFonts w:ascii="Times New Roman" w:hAnsi="Times New Roman" w:cs="Times New Roman"/>
          <w:sz w:val="24"/>
          <w:szCs w:val="24"/>
        </w:rPr>
        <w:t>Reingold</w:t>
      </w:r>
      <w:proofErr w:type="spellEnd"/>
      <w:r w:rsidR="00E43405" w:rsidRPr="0079554A">
        <w:rPr>
          <w:rFonts w:ascii="Times New Roman" w:hAnsi="Times New Roman" w:cs="Times New Roman"/>
          <w:sz w:val="24"/>
          <w:szCs w:val="24"/>
        </w:rPr>
        <w:t>, 1991)</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w:t>
      </w:r>
      <w:proofErr w:type="spellStart"/>
      <w:r w:rsidRPr="0079554A">
        <w:rPr>
          <w:rFonts w:ascii="Times New Roman" w:hAnsi="Times New Roman" w:cs="Times New Roman"/>
          <w:sz w:val="24"/>
          <w:szCs w:val="24"/>
        </w:rPr>
        <w:t>Kamada</w:t>
      </w:r>
      <w:proofErr w:type="spellEnd"/>
      <w:r w:rsidRPr="0079554A">
        <w:rPr>
          <w:rFonts w:ascii="Times New Roman" w:hAnsi="Times New Roman" w:cs="Times New Roman"/>
          <w:sz w:val="24"/>
          <w:szCs w:val="24"/>
        </w:rPr>
        <w:t>-Kawai</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9qyIgBEt","properties":{"formattedCitation":"(Kamada &amp; Kawai, 1989)","plainCitation":"(Kamada &amp; Kawai, 1989)","noteIndex":0},"citationItems":[{"id":1672,"uris":["http://zotero.org/users/6965904/items/Y4XVUB32"],"itemData":{"id":1672,"type":"article-journal","container-title":"INFORMATION PROCESSING LETTERS","issue":"1","language":"en","source":"Zotero","title":"AN ALGORITHM FOR DRAWING GENERAL UNDIRECTED GRAPHS","volume":"31","author":[{"family":"Kamada","given":"Tomihisa"},{"family":"Kawai","given":"Satoru"}],"issued":{"date-parts":[["1989"]]}}}],"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w:t>
      </w:r>
      <w:proofErr w:type="spellStart"/>
      <w:r w:rsidR="00E43405" w:rsidRPr="0079554A">
        <w:rPr>
          <w:rFonts w:ascii="Times New Roman" w:hAnsi="Times New Roman" w:cs="Times New Roman"/>
          <w:sz w:val="24"/>
          <w:szCs w:val="24"/>
        </w:rPr>
        <w:t>Kamada</w:t>
      </w:r>
      <w:proofErr w:type="spellEnd"/>
      <w:r w:rsidR="00E43405" w:rsidRPr="0079554A">
        <w:rPr>
          <w:rFonts w:ascii="Times New Roman" w:hAnsi="Times New Roman" w:cs="Times New Roman"/>
          <w:sz w:val="24"/>
          <w:szCs w:val="24"/>
        </w:rPr>
        <w:t xml:space="preserve"> &amp; Kawai, 1989)</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and LGL</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DWjDXWlw","properties":{"formattedCitation":"(Adai et al., 2004)","plainCitation":"(Adai et al., 2004)","noteIndex":0},"citationItems":[{"id":1676,"uris":["http://zotero.org/users/6965904/items/64FZHT9I"],"itemData":{"id":1676,"type":"article-journal","abstract":"Networks are proving to be central to the study of gene function, protein–protein interaction, and biochemical pathway data. Visualization of networks is important for their study, but visualization tools are often inadequate for working with very large biological networks. Here, we present an algorithm, called large graph layout (LGL), which can be used to dynamically visualize large networks on the order of hundreds of thousands of vertices and millions of edges. LGL applies a force-directed iterative layout guided by a minimal spanning tree of the network in order to generate coordinates for the vertices in two or three dimensions, which are subsequently visualized and interactively navigated with companion programs. We demonstrate the use of LGL in visualizing an extensive protein map summarizing the results of </w:instrText>
      </w:r>
      <w:r w:rsidR="00E43405" w:rsidRPr="0079554A">
        <w:rPr>
          <w:rFonts w:ascii="Cambria Math" w:hAnsi="Cambria Math" w:cs="Cambria Math"/>
          <w:sz w:val="24"/>
          <w:szCs w:val="24"/>
        </w:rPr>
        <w:instrText>∼</w:instrText>
      </w:r>
      <w:r w:rsidR="00E43405" w:rsidRPr="0079554A">
        <w:rPr>
          <w:rFonts w:ascii="Times New Roman" w:hAnsi="Times New Roman" w:cs="Times New Roman"/>
          <w:sz w:val="24"/>
          <w:szCs w:val="24"/>
        </w:rPr>
        <w:instrText xml:space="preserve">21 billion sequence comparisons between 145,579 proteins from 50 genomes. Proteins are positioned in the map according to sequence homology and gene fusions, with the map ultimately serving as a theoretical framework that integrates inferences about gene function derived from sequence homology, remote homology, gene fusions, and higher-order fusions. We confirm that protein neighbors in the resulting map are functionally related, and that distinct map regions correspond to distinct cellular systems, enabling a computational strategy for discovering proteins' functions on the basis of the proteins' map positions. Using the map produced by LGL, we infer general functions for 23 uncharacterized protein families. LGL is freely available (at http://bioinformatics.icmb.utexas.edu/lgl).","container-title":"Journal of Molecular Biology","DOI":"10.1016/j.jmb.2004.04.047","ISSN":"0022-2836","issue":"1","journalAbbreviation":"Journal of Molecular Biology","language":"en","page":"179-190","source":"ScienceDirect","title":"LGL: Creating a Map of Protein Function with an Algorithm for Visualizing Very Large Biological Networks","title-short":"LGL","volume":"340","author":[{"family":"Adai","given":"Alex T."},{"family":"Date","given":"Shailesh V."},{"family":"Wieland","given":"Shannon"},{"family":"Marcotte","given":"Edward M."}],"issued":{"date-parts":[["2004",6,25]]}}}],"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Adai et al., 2004)</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each have their strengths in displaying specific network structures. Graphing parameters, such as vertex size</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8Dtvi2of","properties":{"formattedCitation":"(Sharma &amp; Chou, 2022; Zien et al., 1999)","plainCitation":"(Sharma &amp; Chou, 2022; Zien et al., 1999)","noteIndex":0},"citationItems":[{"id":1682,"uris":["http://zotero.org/users/6965904/items/JATZTKMQ"],"itemData":{"id":1682,"type":"article-journal","abstract":"In time-evolving graphs, the graph changes at each time interval, and the previously computed results become invalid. We addressed this issue for the traveling salesman problem (TSP) in our previous work and proposed an incremental algorithm where the TSP tour is computed from the previous result instead of the whole graph. In our current work, we have mapped the TSP problem to three partitioning methods named vertex size attribute, edge attribute, and k-means; then, we compared the TSP tour results. We have also examined the effect of increasing the number of partitions on the total computation time. Through our experiments, we have observed that the vertex size attribute performs the best because of a balanced number of vertices in each partition.","container-title":"Algorithms","DOI":"10.3390/a15020064","ISSN":"1999-4893","issue":"2","language":"en","license":"http://creativecommons.org/licenses/by/3.0/","note":"number: 2\npublisher: Multidisciplinary Digital Publishing Institute","page":"64","source":"www.mdpi.com","title":"Accelerate Incremental TSP Algorithms on Time Evolving Graphs with Partitioning Methods","volume":"15","author":[{"family":"Sharma","given":"Shalini"},{"family":"Chou","given":"Jerry"}],"issued":{"date-parts":[["2022",2]]}}},{"id":1679,"uris":["http://zotero.org/users/6965904/items/44Y6468G"],"itemData":{"id":1679,"type":"article-journal","abstract":"This paper presents a new spectral partitioning formulation which directly incorporates vertex size information by modifying the Laplacian of the graph. Modifying the Laplacian produces a generalized eigenvalue problem, which is reduced to the standard eigenvalue problem. Experiments show that the scaled ratio-cut costs of results on benchmarks with arbitrary vertex size improve by 22% when the eigenvectors of the Laplacian in the spectral partitioner KP are replaced by the eigenvectors of our modified Laplacian. The inability to handle vertex sizes in the spectral partitioning formulation has been a limitation in applying spectral partitioning in a multilevel setting. We investigate whether our new formulation effectively removes this limitation by combining it with a simple multilevel bottom-up clustering algorithm and an iterative improvement algorithm for partition refinement. Experiments show that in a multilevel setting where the spectral partitioner KP provides the initial partitions of the most contracted graph, using the modified Laplacian in place of the standard Laplacian is more efficient and more effective in the partitioning of graphs with arbitrary-size and unit-size vertices; average improvements of 17% and 18% are observed for graphs with arbitrary-size and unit-size vertices, respectively. Comparisons with other ratio-cut based partitioners on hypergraphs with unit-size as well as arbitrary-size vertices, show that the multilevel spectral partitioner produces either better results or almost identical results more efficiently.","container-title":"IEEE Transactions on Computer-Aided Design of Integrated Circuits and Systems","DOI":"10.1109/43.784130","ISSN":"1937-4151","issue":"9","note":"event-title: IEEE Transactions on Computer-Aided Design of Integrated Circuits and Systems","page":"1389-1399","source":"IEEE Xplore","title":"Multilevel spectral hypergraph partitioning with arbitrary vertex sizes","volume":"18","author":[{"family":"Zien","given":"J.Y."},{"family":"Schlag","given":"M.D.F."},{"family":"Chan","given":"P.K."}],"issued":{"date-parts":[["1999",9]]}}}],"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Sharma &amp; Chou, 2022; Zien et al., 1999)</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color</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1aCjdlVE","properties":{"formattedCitation":"(Ognyanova, n.d.)","plainCitation":"(Ognyanova, n.d.)","noteIndex":0},"citationItems":[{"id":3,"uris":["http://zotero.org/users/6965904/items/8H7SAW9F"],"itemData":{"id":3,"type":"article-journal","language":"en","source":"Zotero","title":"Network visualization with R","author":[{"family":"Ognyanova","given":"Katherine"}]}}],"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Ognyanova, n.d.)</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shape</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ywueYkAw","properties":{"formattedCitation":"(Grapov &amp; Newman, 2012)","plainCitation":"(Grapov &amp; Newman, 2012)","noteIndex":0},"citationItems":[{"id":1687,"uris":["http://zotero.org/users/6965904/items/X6LKP6LU"],"itemData":{"id":1687,"type":"article-journal","abstract":"Summary: Interactive modules for Data Exploration and Visualization (imDEV) is a Microsoft Excel spreadsheet embedded application providing an integrated environment for the analysis of omics data through a user-friendly interface. Individual modules enables interactive and dynamic analyses of large data by interfacing R's multivariate statistics and highly customizable visualizations with the spreadsheet environment, aiding robust inferences and generating information-rich data visualizations. This tool provides access to multiple comparisons with false discovery correction, hierarchical clustering, principal and independent component analyses, partial least squares regression and discriminant analysis, through an intuitive interface for creating high-quality two- and a three-dimensional visualizations including scatter plot matrices, distribution plots, dendrograms, heat maps, biplots, trellis biplots and correlation networks.Availability and implementation: Freely available for download at http://sourceforge.net/projects/imdev/. Implemented in R and VBA and supported by Microsoft Excel (2003, 2007 and 2010).Contact:  John.Newman@ars.usda.govSupplementary Information: Installation instructions, tutorials and users manual are available at http://sourceforge.net/projects/imdev/.","container-title":"Bioinformatics","DOI":"10.1093/bioinformatics/bts439","ISSN":"1367-4803","issue":"17","journalAbbreviation":"Bioinformatics","page":"2288-2290","source":"Silverchair","title":"imDEV: a graphical user interface to R multivariate analysis tools in Microsoft Excel","title-short":"imDEV","volume":"28","author":[{"family":"Grapov","given":"Dmitry"},{"family":"Newman","given":"John W."}],"issued":{"date-parts":[["2012",9,1]]}}}],"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Grapov &amp; Newman, 2012)</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and edge width</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7Td0Adrl","properties":{"formattedCitation":"(Lin, 2018)","plainCitation":"(Lin, 2018)","noteIndex":0},"citationItems":[{"id":1690,"uris":["http://zotero.org/users/6965904/items/ANAQCUPE"],"itemData":{"id":1690,"type":"article-journal","abstract":"Network meta-analysis (NMA) has become an increasingly used tool to compare multiple treatments simultaneously by synthesizing direct and indirect evidence in clinical research. However, many existing studies did not properly report the evidence of treatment comparisons and show the comparison structure to audience. In addition, nearly all treatment networks presented only direct evidence, not overall evidence that can reflect the benefit of performing NMAs. This article classifies treatment networks into three types under different assumptions; they include networks with each treatment comparison's edge width proportional to the corresponding number of studies, sample size, and precision. In addition, three new measures (ie, the effective number of studies, the effective sample size, and the effective precision) are proposed to preliminarily quantify overall evidence gained in NMAs. They permit audience to intuitively evaluate the benefit of performing NMAs, compared with pairwise meta-analyses based on only direct evidence. We use four case studies, including one illustrative example, to demonstrate their derivations and interpretations. Treatment networks may look fairly differently when different measures are used to present the evidence. The proposed measures provide clear information about overall evidence of all treatment comparisons, and they also imply the additional number of studies, sample size, and precision obtained from indirect evidence. Some comparisons may benefit little from NMAs. Researchers are encouraged to present overall evidence of all treatment comparisons, so that audience can preliminarily evaluate the quality of NMAs.","container-title":"Statistics in Medicine","DOI":"10.1002/sim.7905","ISSN":"1097-0258","issue":"28","language":"en","license":"© 2018 John Wiley &amp; Sons, Ltd.","note":"_eprint: https://onlinelibrary.wiley.com/doi/pdf/10.1002/sim.7905","page":"4114-4125","source":"Wiley Online Library","title":"Quantifying and presenting overall evidence in network meta-analysis","volume":"37","author":[{"family":"Lin","given":"Lifeng"}],"issued":{"date-parts":[["2018"]]}}}],"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Lin, 2018)</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play a crucial role in conveying information and highlighting patterns. By skillfully utilizing these components, network visualization becomes a powerful tool for understanding intricate relationships within the data. Additionally, considering the type of data is essential; egocentric data focuses on social network measurements surrounding a central individual</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4r1AtjoV","properties":{"formattedCitation":"(Marsden &amp; Hollstein, 2023)","plainCitation":"(Marsden &amp; Hollstein, 2023)","noteIndex":0},"citationItems":[{"id":1703,"uris":["http://zotero.org/users/6965904/items/Q844AI2W"],"itemData":{"id":1703,"type":"article-journal","abstract":"This article reviews recent methodological research that bears on the collection of egocentric network data. It begins with background on setting egocentric network boundaries and principal types of instruments that obtain information about such networks. It then discusses innovations in data collection and studies of data quality. The bulk of these address questions about “name generator” instruments that obtain information about the alters and relationships in a subject's network. Among topics receiving substantial attention in recent research are mitigation of respondent burden, interviewer effects, survey mode, and the performance of name generators in longitudinal studies. Potentially fruitful innovations supplement conventional question-and-answer surveys with visual elements that promise to better engage respondents and reduce the demands that name generator-based data collection poses. We close by highlighting both accomplishments of this body of research and some open issues.","container-title":"Social Science Research","DOI":"10.1016/j.ssresearch.2022.102816","ISSN":"0049-089X","journalAbbreviation":"Social Science Research","language":"en","page":"102816","source":"ScienceDirect","title":"Advances and innovations in methods for collecting egocentric network data","volume":"109","author":[{"family":"Marsden","given":"Peter V."},{"family":"Hollstein","given":"Betina"}],"issued":{"date-parts":[["2023",1,1]]}}}],"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Marsden &amp; Hollstein, 2023)</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while network analysis involves small networks with high clustering and short path lengths</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fG1awBSR","properties":{"formattedCitation":"(Amaral et al., 2000; Bassett &amp; Bullmore, 2006; Newman, 2001)","plainCitation":"(Amaral et al., 2000; Bassett &amp; Bullmore, 2006; Newman, 2001)","noteIndex":0},"citationItems":[{"id":1710,"uris":["http://zotero.org/users/6965904/items/FZKPS8L4"],"itemData":{"id":1710,"type":"article-journal","abstract":"We study the statistical properties of a variety of diverse real-world networks. We present evidence of the occurrence of three classes of small-world networks: (a) scale-free networks, characterized by a vertex connectivity distribution that decays as a power law; (b) broad-scale networks, characterized by a connectivity distribution that has a power law regime followed by a sharp cutoff; and (c) single-scale networks, characterized by a connectivity distribution with a fast decaying tail. Moreover, we note for the classes of broad-scale and single-scale networks that there are constraints limiting the addition of new links. Our results suggest that the nature of such constraints may be the controlling factor for the emergence of different classes of networks.","container-title":"Proceedings of the National Academy of Sciences","DOI":"10.1073/pnas.200327197","issue":"21","note":"publisher: Proceedings of the National Academy of Sciences","page":"11149-11152","source":"pnas.org (Atypon)","title":"Classes of small-world networks","volume":"97","author":[{"family":"Amaral","given":"L. A. N."},{"family":"Scala","given":"A."},{"family":"Barthélémy","given":"M."},{"family":"Stanley","given":"H. E."}],"issued":{"date-parts":[["2000",10,10]]}}},{"id":1708,"uris":["http://zotero.org/users/6965904/items/IJQS5SHU"],"itemData":{"id":170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issue":"6","journalAbbreviation":"Neuroscientist","language":"en","note":"publisher: SAGE Publications Inc STM","page":"512-523","source":"SAGE Journals","title":"Small-World Brain Networks","volume":"12","author":[{"family":"Bassett","given":"Danielle Smith"},{"family":"Bullmore","given":"Ed"}],"issued":{"date-parts":[["2006",12,1]]}}},{"id":1712,"uris":["http://zotero.org/users/6965904/items/6YZPG27C"],"itemData":{"id":1712,"type":"article-journal","abstract":"Using data from computer databases of scientific papers in physics, biomedical research, and computer science, we have constructed networks of collaboration between scientists in each of these disciplines. In these networks two scientists are considered connected if they have coauthored one or more papers together. We have studied many statistical properties of our networks, including numbers of papers written by authors, numbers of authors per paper, numbers of collaborators that scientists have, typical distance through the network from one scientist to another, and a variety of measures of connectedness within a network, such as closeness and betweenness. We further argue that simple networks such as these cannot capture the variation in the strength of collaborative ties and propose a measure of this strength based on the number of papers coauthored by pairs of scientists, and the number of other scientists with whom they coauthored those papers. Using a selection of our results, we suggest a variety of possible ways to answer the question \"Who is the best connected scientist?\"","container-title":"Physical Review E","DOI":"10.1103/PhysRevE.64.016132","ISSN":"1063-651X, 1095-3787","issue":"1","journalAbbreviation":"Phys. Rev. E","note":"arXiv:cond-mat/0011144","page":"016132","source":"arXiv.org","title":"Who is the best connected scientist? A study of scientific coauthorship networks","title-short":"Who is the best connected scientist?","volume":"64","author":[{"family":"Newman","given":"M. E. J."}],"issued":{"date-parts":[["2001",6,28]]}}}],"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Amaral et al., 2000; Bassett &amp; Bullmore, 2006; Newman, 2001)</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and large networks with billions of nodes and edges</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V7rdSZ4F","properties":{"formattedCitation":"(Blondel et al., 2008)","plainCitation":"(Blondel et al., 2008)","noteIndex":0},"citationItems":[{"id":1716,"uris":["http://zotero.org/users/6965904/items/HKVZN5VE"],"itemData":{"id":1716,"type":"article-journal","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container-title":"Journal of Statistical Mechanics: Theory and Experiment","DOI":"10.1088/1742-5468/2008/10/P10008","ISSN":"1742-5468","issue":"10","journalAbbreviation":"J. Stat. Mech.","language":"en","page":"P10008","source":"Institute of Physics","title":"Fast unfolding of communities in large networks","volume":"2008","author":[{"family":"Blondel","given":"Vincent D."},{"family":"Guillaume","given":"Jean-Loup"},{"family":"Lambiotte","given":"Renaud"},{"family":"Lefebvre","given":"Etienne"}],"issued":{"date-parts":[["2008",10]]}}}],"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Blondel et al., 2008)</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capturing connections within communities. Bipartite networks, which model relationships between two distinct sets of entities, find applications in various fields</w:t>
      </w:r>
      <w:r w:rsidR="00E43405" w:rsidRPr="0079554A">
        <w:rPr>
          <w:rFonts w:ascii="Times New Roman" w:hAnsi="Times New Roman" w:cs="Times New Roman"/>
          <w:sz w:val="24"/>
          <w:szCs w:val="24"/>
        </w:rPr>
        <w:t xml:space="preserve"> </w:t>
      </w:r>
      <w:r w:rsidR="00E43405" w:rsidRPr="0079554A">
        <w:rPr>
          <w:rFonts w:ascii="Times New Roman" w:hAnsi="Times New Roman" w:cs="Times New Roman"/>
          <w:sz w:val="24"/>
          <w:szCs w:val="24"/>
        </w:rPr>
        <w:fldChar w:fldCharType="begin"/>
      </w:r>
      <w:r w:rsidR="00E43405" w:rsidRPr="0079554A">
        <w:rPr>
          <w:rFonts w:ascii="Times New Roman" w:hAnsi="Times New Roman" w:cs="Times New Roman"/>
          <w:sz w:val="24"/>
          <w:szCs w:val="24"/>
        </w:rPr>
        <w:instrText xml:space="preserve"> ADDIN ZOTERO_ITEM CSL_CITATION {"citationID":"i4KTC8kI","properties":{"formattedCitation":"(Banerjee et al., 2017)","plainCitation":"(Banerjee et al., 2017)","noteIndex":0},"citationItems":[{"id":1718,"uris":["http://zotero.org/users/6965904/items/6FGVJ58P"],"itemData":{"id":1718,"type":"paper-conference","abstract":"Bipartite Graph is often a realistic model of complex networks where two different sets of entities are involved and relationship exist only two entities belonging to two different sets. Examples include the user-item relationship of a recommender system, actor-movie relationship of an online movie database systems. One way to compress a bipartite graph is to take unweighted or weighted one mode projection of one side vertices. Properties of this projected network are extremely important in many practical situations (say the selection process of influencing nodes for viral marketing). In this paper, we have studied the topological properties for projected network and some theoretical results are proved including the presence of cliques, connectedness for unweighted projection and maximum edge weight for weighted projected network.","container-title":"2017 International Conference on Communication and Signal Processing (ICCSP)","DOI":"10.1109/ICCSP.2017.8286734","event-title":"2017 International Conference on Communication and Signal Processing (ICCSP)","page":"0143-0147","source":"IEEE Xplore","title":"Properties of a projected network of a bipartite network","author":[{"family":"Banerjee","given":"Suman"},{"family":"Jenamani","given":"Mamata"},{"family":"Pratihar","given":"Dilip Kumar"}],"issued":{"date-parts":[["2017",4]]}}}],"schema":"https://github.com/citation-style-language/schema/raw/master/csl-citation.json"} </w:instrText>
      </w:r>
      <w:r w:rsidR="00E43405" w:rsidRPr="0079554A">
        <w:rPr>
          <w:rFonts w:ascii="Times New Roman" w:hAnsi="Times New Roman" w:cs="Times New Roman"/>
          <w:sz w:val="24"/>
          <w:szCs w:val="24"/>
        </w:rPr>
        <w:fldChar w:fldCharType="separate"/>
      </w:r>
      <w:r w:rsidR="00E43405" w:rsidRPr="0079554A">
        <w:rPr>
          <w:rFonts w:ascii="Times New Roman" w:hAnsi="Times New Roman" w:cs="Times New Roman"/>
          <w:sz w:val="24"/>
          <w:szCs w:val="24"/>
        </w:rPr>
        <w:t>(Banerjee et al., 2017)</w:t>
      </w:r>
      <w:r w:rsidR="00E43405" w:rsidRPr="0079554A">
        <w:rPr>
          <w:rFonts w:ascii="Times New Roman" w:hAnsi="Times New Roman" w:cs="Times New Roman"/>
          <w:sz w:val="24"/>
          <w:szCs w:val="24"/>
        </w:rPr>
        <w:fldChar w:fldCharType="end"/>
      </w:r>
      <w:r w:rsidRPr="0079554A">
        <w:rPr>
          <w:rFonts w:ascii="Times New Roman" w:hAnsi="Times New Roman" w:cs="Times New Roman"/>
          <w:sz w:val="24"/>
          <w:szCs w:val="24"/>
        </w:rPr>
        <w:t>. Understanding these different data types and their applications provides valuable insights into the complexities of interconnected systems</w:t>
      </w:r>
      <w:r w:rsidR="00E43405" w:rsidRPr="0079554A">
        <w:rPr>
          <w:rFonts w:ascii="Times New Roman" w:hAnsi="Times New Roman" w:cs="Times New Roman"/>
          <w:sz w:val="24"/>
          <w:szCs w:val="24"/>
        </w:rPr>
        <w:t xml:space="preserve">. </w:t>
      </w:r>
    </w:p>
    <w:p w14:paraId="3415F49A" w14:textId="0BCDB32D" w:rsidR="00E0320F" w:rsidRPr="0079554A" w:rsidRDefault="00E0320F">
      <w:pPr>
        <w:rPr>
          <w:rFonts w:ascii="Times New Roman" w:hAnsi="Times New Roman" w:cs="Times New Roman"/>
          <w:sz w:val="24"/>
          <w:szCs w:val="24"/>
        </w:rPr>
      </w:pPr>
      <w:r w:rsidRPr="0079554A">
        <w:rPr>
          <w:rFonts w:ascii="Times New Roman" w:hAnsi="Times New Roman" w:cs="Times New Roman"/>
          <w:sz w:val="24"/>
          <w:szCs w:val="24"/>
        </w:rPr>
        <w:t>`</w:t>
      </w:r>
      <w:proofErr w:type="spellStart"/>
      <w:r w:rsidRPr="0079554A">
        <w:rPr>
          <w:rFonts w:ascii="Times New Roman" w:hAnsi="Times New Roman" w:cs="Times New Roman"/>
          <w:sz w:val="24"/>
          <w:szCs w:val="24"/>
        </w:rPr>
        <w:t>netplot</w:t>
      </w:r>
      <w:proofErr w:type="spellEnd"/>
      <w:r w:rsidRPr="0079554A">
        <w:rPr>
          <w:rFonts w:ascii="Times New Roman" w:hAnsi="Times New Roman" w:cs="Times New Roman"/>
          <w:sz w:val="24"/>
          <w:szCs w:val="24"/>
        </w:rPr>
        <w:t>`</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qo6fWdYi","properties":{"formattedCitation":"({\\i{}Netplot-Connections \\uc0\\u183{} RStudio Server}, n.d.)","plainCitation":"(Netplot-Connections · RStudio Server, n.d.)","noteIndex":0},"citationItems":[{"id":1651,"uris":["http://zotero.org/users/6965904/items/6EI7L993"],"itemData":{"id":1651,"type":"webpage","title":"netplot-connections · RStudio Server","URL":"https://ondemand.chpc.utah.edu/rnode/notch365.ipoib.int.chpc.utah.edu/11317/","accessed":{"date-parts":[["2023",7,18]]}}}],"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w:t>
      </w:r>
      <w:proofErr w:type="spellStart"/>
      <w:r w:rsidRPr="0079554A">
        <w:rPr>
          <w:rFonts w:ascii="Times New Roman" w:hAnsi="Times New Roman" w:cs="Times New Roman"/>
          <w:i/>
          <w:iCs/>
          <w:sz w:val="24"/>
          <w:szCs w:val="24"/>
        </w:rPr>
        <w:t>Netplot</w:t>
      </w:r>
      <w:proofErr w:type="spellEnd"/>
      <w:r w:rsidRPr="0079554A">
        <w:rPr>
          <w:rFonts w:ascii="Times New Roman" w:hAnsi="Times New Roman" w:cs="Times New Roman"/>
          <w:i/>
          <w:iCs/>
          <w:sz w:val="24"/>
          <w:szCs w:val="24"/>
        </w:rPr>
        <w:t>-Connections · RStudio Server</w:t>
      </w:r>
      <w:r w:rsidRPr="0079554A">
        <w:rPr>
          <w:rFonts w:ascii="Times New Roman" w:hAnsi="Times New Roman" w:cs="Times New Roman"/>
          <w:sz w:val="24"/>
          <w:szCs w:val="24"/>
        </w:rPr>
        <w:t>, n.d.)</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was created as an alternative option for plotting network data to those mentioned above. It is built on the grid plotting system (the same as `</w:t>
      </w:r>
      <w:proofErr w:type="spellStart"/>
      <w:r w:rsidRPr="0079554A">
        <w:rPr>
          <w:rFonts w:ascii="Times New Roman" w:hAnsi="Times New Roman" w:cs="Times New Roman"/>
          <w:sz w:val="24"/>
          <w:szCs w:val="24"/>
        </w:rPr>
        <w:t>ggplot</w:t>
      </w:r>
      <w:proofErr w:type="spellEnd"/>
      <w:r w:rsidRPr="0079554A">
        <w:rPr>
          <w:rFonts w:ascii="Times New Roman" w:hAnsi="Times New Roman" w:cs="Times New Roman"/>
          <w:sz w:val="24"/>
          <w:szCs w:val="24"/>
        </w:rPr>
        <w:t>`), with the "under-the-hood" parameters being coded with C++. Like `</w:t>
      </w:r>
      <w:proofErr w:type="spellStart"/>
      <w:r w:rsidRPr="0079554A">
        <w:rPr>
          <w:rFonts w:ascii="Times New Roman" w:hAnsi="Times New Roman" w:cs="Times New Roman"/>
          <w:sz w:val="24"/>
          <w:szCs w:val="24"/>
        </w:rPr>
        <w:t>ggplot</w:t>
      </w:r>
      <w:proofErr w:type="spellEnd"/>
      <w:r w:rsidRPr="0079554A">
        <w:rPr>
          <w:rFonts w:ascii="Times New Roman" w:hAnsi="Times New Roman" w:cs="Times New Roman"/>
          <w:sz w:val="24"/>
          <w:szCs w:val="24"/>
        </w:rPr>
        <w:t>`, its focus is mainly on aesthetics, providing beautiful visualizations right out of the box. The plot below shows the differences in the current accepted practices and the new package `</w:t>
      </w:r>
      <w:proofErr w:type="spellStart"/>
      <w:r w:rsidRPr="0079554A">
        <w:rPr>
          <w:rFonts w:ascii="Times New Roman" w:hAnsi="Times New Roman" w:cs="Times New Roman"/>
          <w:sz w:val="24"/>
          <w:szCs w:val="24"/>
        </w:rPr>
        <w:t>netplot</w:t>
      </w:r>
      <w:proofErr w:type="spellEnd"/>
      <w:r w:rsidRPr="0079554A">
        <w:rPr>
          <w:rFonts w:ascii="Times New Roman" w:hAnsi="Times New Roman" w:cs="Times New Roman"/>
          <w:sz w:val="24"/>
          <w:szCs w:val="24"/>
        </w:rPr>
        <w:t>` that was adjusted during the 2023 SPUR program at the University of Utah:</w:t>
      </w:r>
    </w:p>
    <w:p w14:paraId="710B4D24" w14:textId="0428E9CC" w:rsidR="00E0320F" w:rsidRPr="0079554A" w:rsidRDefault="00DD3D6D">
      <w:pPr>
        <w:rPr>
          <w:rFonts w:ascii="Times New Roman" w:hAnsi="Times New Roman" w:cs="Times New Roman"/>
          <w:sz w:val="24"/>
          <w:szCs w:val="24"/>
        </w:rPr>
      </w:pPr>
      <w:r w:rsidRPr="0079554A">
        <w:rPr>
          <w:rFonts w:ascii="Times New Roman" w:hAnsi="Times New Roman" w:cs="Times New Roman"/>
          <w:noProof/>
          <w:sz w:val="24"/>
          <w:szCs w:val="24"/>
        </w:rPr>
        <w:lastRenderedPageBreak/>
        <w:drawing>
          <wp:inline distT="0" distB="0" distL="0" distR="0" wp14:anchorId="18C6073F" wp14:editId="5CEF78DF">
            <wp:extent cx="5943600" cy="4360545"/>
            <wp:effectExtent l="0" t="0" r="0" b="1905"/>
            <wp:docPr id="1" name="Picture 1" descr="A collage of multiple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llage of multiple images of different shape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360545"/>
                    </a:xfrm>
                    <a:prstGeom prst="rect">
                      <a:avLst/>
                    </a:prstGeom>
                  </pic:spPr>
                </pic:pic>
              </a:graphicData>
            </a:graphic>
          </wp:inline>
        </w:drawing>
      </w:r>
    </w:p>
    <w:p w14:paraId="309DE32B" w14:textId="3420BAF8" w:rsidR="00DD3D6D" w:rsidRPr="0079554A" w:rsidRDefault="00DD3D6D">
      <w:pPr>
        <w:rPr>
          <w:rFonts w:ascii="Times New Roman" w:hAnsi="Times New Roman" w:cs="Times New Roman"/>
          <w:sz w:val="24"/>
          <w:szCs w:val="24"/>
        </w:rPr>
      </w:pPr>
    </w:p>
    <w:p w14:paraId="4AE50F80" w14:textId="18280FA2" w:rsidR="00DD3D6D" w:rsidRPr="0079554A" w:rsidRDefault="001D5497">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t>Movie walkthrough</w:t>
      </w:r>
    </w:p>
    <w:p w14:paraId="289538A1" w14:textId="36F6EF06" w:rsidR="001D5497" w:rsidRPr="0079554A" w:rsidRDefault="001D5497">
      <w:pPr>
        <w:rPr>
          <w:rFonts w:ascii="Times New Roman" w:hAnsi="Times New Roman" w:cs="Times New Roman"/>
          <w:sz w:val="24"/>
          <w:szCs w:val="24"/>
        </w:rPr>
      </w:pPr>
      <w:r w:rsidRPr="0079554A">
        <w:rPr>
          <w:rFonts w:ascii="Times New Roman" w:hAnsi="Times New Roman" w:cs="Times New Roman"/>
          <w:sz w:val="24"/>
          <w:szCs w:val="24"/>
        </w:rPr>
        <w:t>We used the package titled `</w:t>
      </w:r>
      <w:proofErr w:type="spellStart"/>
      <w:r w:rsidRPr="0079554A">
        <w:rPr>
          <w:rFonts w:ascii="Times New Roman" w:hAnsi="Times New Roman" w:cs="Times New Roman"/>
          <w:sz w:val="24"/>
          <w:szCs w:val="24"/>
        </w:rPr>
        <w:t>networkdata</w:t>
      </w:r>
      <w:proofErr w:type="spellEnd"/>
      <w:r w:rsidRPr="0079554A">
        <w:rPr>
          <w:rFonts w:ascii="Times New Roman" w:hAnsi="Times New Roman" w:cs="Times New Roman"/>
          <w:sz w:val="24"/>
          <w:szCs w:val="24"/>
        </w:rPr>
        <w:t xml:space="preserve">`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P8kVUrvm","properties":{"formattedCitation":"({\\i{}Networkdata Package - RDocumentation}, n.d.)","plainCitation":"(Networkdata Package - RDocumentation, n.d.)","noteIndex":0},"citationItems":[{"id":1797,"uris":["http://zotero.org/users/6965904/items/PAZ9E5VM"],"itemData":{"id":1797,"type":"webpage","title":"networkdata package - RDocumentation","URL":"https://www.rdocumentation.org/packages/networkdata/versions/0.1.4","accessed":{"date-parts":[["2023",8,4]]}}}],"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w:t>
      </w:r>
      <w:proofErr w:type="spellStart"/>
      <w:r w:rsidRPr="0079554A">
        <w:rPr>
          <w:rFonts w:ascii="Times New Roman" w:hAnsi="Times New Roman" w:cs="Times New Roman"/>
          <w:i/>
          <w:iCs/>
          <w:sz w:val="24"/>
          <w:szCs w:val="24"/>
        </w:rPr>
        <w:t>Networkdata</w:t>
      </w:r>
      <w:proofErr w:type="spellEnd"/>
      <w:r w:rsidRPr="0079554A">
        <w:rPr>
          <w:rFonts w:ascii="Times New Roman" w:hAnsi="Times New Roman" w:cs="Times New Roman"/>
          <w:i/>
          <w:iCs/>
          <w:sz w:val="24"/>
          <w:szCs w:val="24"/>
        </w:rPr>
        <w:t xml:space="preserve"> Package - RDocumentation</w:t>
      </w:r>
      <w:r w:rsidRPr="0079554A">
        <w:rPr>
          <w:rFonts w:ascii="Times New Roman" w:hAnsi="Times New Roman" w:cs="Times New Roman"/>
          <w:sz w:val="24"/>
          <w:szCs w:val="24"/>
        </w:rPr>
        <w:t>, n.d.)</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to find a series of datasets. There are 979 datasets with 2135 networks, and this gives us a great place to explore some of the strengths of the `</w:t>
      </w:r>
      <w:proofErr w:type="spellStart"/>
      <w:r w:rsidRPr="0079554A">
        <w:rPr>
          <w:rFonts w:ascii="Times New Roman" w:hAnsi="Times New Roman" w:cs="Times New Roman"/>
          <w:sz w:val="24"/>
          <w:szCs w:val="24"/>
        </w:rPr>
        <w:t>netplot</w:t>
      </w:r>
      <w:proofErr w:type="spellEnd"/>
      <w:r w:rsidRPr="0079554A">
        <w:rPr>
          <w:rFonts w:ascii="Times New Roman" w:hAnsi="Times New Roman" w:cs="Times New Roman"/>
          <w:sz w:val="24"/>
          <w:szCs w:val="24"/>
        </w:rPr>
        <w:t xml:space="preserve">` package. There are ~775 different networks of connections between characters in movies, and that is what I will use for this analysis. These five movies I have selected are some of my favorites. </w:t>
      </w:r>
    </w:p>
    <w:p w14:paraId="4B308436" w14:textId="78B156EC" w:rsidR="001D5497" w:rsidRPr="0079554A" w:rsidRDefault="001D5497">
      <w:pPr>
        <w:rPr>
          <w:rFonts w:ascii="Times New Roman" w:hAnsi="Times New Roman" w:cs="Times New Roman"/>
          <w:sz w:val="24"/>
          <w:szCs w:val="24"/>
        </w:rPr>
      </w:pPr>
      <w:r w:rsidRPr="0079554A">
        <w:rPr>
          <w:rFonts w:ascii="Times New Roman" w:hAnsi="Times New Roman" w:cs="Times New Roman"/>
          <w:sz w:val="24"/>
          <w:szCs w:val="24"/>
        </w:rPr>
        <w:t xml:space="preserve">First, we need to load in the packages, as taught to us by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3KiYlnBV","properties":{"formattedCitation":"(schochastics, 2019)","plainCitation":"(schochastics, 2019)","noteIndex":0},"citationItems":[{"id":1795,"uris":["http://zotero.org/users/6965904/items/FTUU55TL"],"itemData":{"id":1795,"type":"post-weblog","abstract":"There are many network repositories out there that offer a large variety of amazing free data. (See the awesome network analysis list on github for an overview.) The problem is, that network data can come in many formats. Either in plain text as edgelist or adjacency matrix, or in a dedicated network file format from which there are many (paj,dl,gexf,graphml,net,gml,…). The package igraph has an import function for these formats (read_graph()) but I have found it to be unreliable at times. The networkdata package collates datasets from many different sources and makes the networks readily available in R. The data is very diverse, ranging from traditional social networks to animal, covert, and movie networks. In total, the package includes 979 datasets containing 2135 networks. As such, I hope this package to be a good resource for teaching, workshops and for research if example data is needed. You can only get so far with the Karate network. library(igraph) library(networkdata) Install Due to the nature of the package (only data, no functions), it will not go to CRAN at any point. However, the package is available via drat (If you are looking for stable builds of the package). With drat, you can install and upgrade non-CRAN packages directly from R using the standard install.packages() and update.packages() functions. # install.packages(\"drat\") drat::addRepo(\"schochastics\") install.packages(\"networkdata\") To save on line of code in the future, you can add drat::addRepo(\"schochastics\") to your .Rprofile. The developer version is available via github. remotes::install_github(\"schochastics/networkdata\") The required space for the package is ~22MB, given that it includes a lot of data. Overview So far, the package includes datsets from the following repositories: Freeman’s datasets from http://moreno.ss.uci.edu/data including most of the classical (small) datasets in social network analysis. The movie networks from https://dataverse.harvard.edu/dataset.xhtml?persistentId=doi:10.7910/DVN/T4HBA3 includes interactions among characters in 773 movies which were automatically parsed from scripts. Covert networks from https://sites.google.com/site/ucinetsoftware/datasets/covert-networks. Around 50 datasets of networks with different criminal activities (drugs, terrorism, etc.). This dataset was originally compiled by the Mitchell Centre for SNA. Animal networks from https://bansallab.github.io/asnr/. A large collection of networks with different interactions (dominance, grooming, etc.) in groups of different species. Shakespeare’s plays networks build with data from https://github.com/mallaham/Shakespeare-Plays. Similar to the movie dataset. Includes scene co-appearances of characters in 36 plays of Shakespeare. Some networks from http://konect.uni-koblenz.de/. Konect is a large repository of network data. Only a view small datasets are included from there. Tennis networks compiled from https://github.com/JeffSackmann (please give credit to him if you use this data). Includes all matches between 1968 and 2019 (both WTA and ATP) as yearly networks. The networks are directed, pointing from loser to winner with the surface (hard, grass, etc) as edge attribute. Some random datasets I had lying around (e.g. the “Grey’s Anatomy” hook-up network) All networks are in igraph format. If you are used to work with the network format (as in sna and ergm), you can use the intergraph package to easily switch between igraph and network. A list of all datasets can be obtained with data(package = \"networkdata\") Alternatively, use the function show_networks() to get a list of datasets with desired properties. head(show_networks(type = \"directed\"),n = 10) ## variable_name network_name is_collection no_of_networks ## 38 ants_1 ants_1 FALSE 1 ## 39 ants_2 ants_2 FALSE 1 ## 42 atp atp TRUE 52 ## 45 bkfrac bkfrac FALSE 1 ## 47 bkoffc bkoffc FALSE 1 ## 49 bktecc bktecc FALSE 1 ## 50 bott bott FALSE 1 ## 55 cent_lit cent_lit FALSE 1 ## 106 dnc_temporalGraph dnc_temporalGraph FALSE 1 ## 109 eies_messages eies_messages FALSE 1 ## nodes edges is_directed is_weighted is_bipartite has_vattr ## 38 16.0000 200.000 TRUE FALSE FALSE FALSE ## 39 13.0000 361.000 TRUE FALSE FALSE FALSE ## 42 499.3462 3164.404 TRUE TRUE FALSE TRUE ## 45 58.0000 3306.000 TRUE TRUE FALSE FALSE ## 47 40.0000 1558.000 TRUE TRUE FALSE FALSE ## 49 34.0000 1122.000 TRUE TRUE FALSE FALSE ## 50 11.0000 256.000 TRUE TRUE FALSE TRUE ## 55 129.0000 613.000 TRUE FALSE FALSE FALSE ## 106 1891.0000 37421.000 TRUE FALSE FALSE FALSE ## 109 32.0000 460.000 TRUE TRUE FALSE TRUE If you use any of the included datasets, please make sure to cite the appropriate orginal source, which can be found in the help file for each network.","language":"en-US","title":"A large repository of networkdata | R-bloggers","URL":"https://www.r-bloggers.com/2019/12/a-large-repository-of-networkdata/","author":[{"literal":"schochastics"}],"accessed":{"date-parts":[["2023",8,4]]},"issued":{"date-parts":[["2019",12,15]]}}}],"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schochastics, 2019)</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w:t>
      </w:r>
    </w:p>
    <w:p w14:paraId="7330A96B" w14:textId="3A3C8156" w:rsidR="001D5497" w:rsidRPr="0079554A" w:rsidRDefault="001D5497">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1EEFEDA7" wp14:editId="757CE580">
            <wp:extent cx="2499577" cy="1775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499577" cy="1775614"/>
                    </a:xfrm>
                    <a:prstGeom prst="rect">
                      <a:avLst/>
                    </a:prstGeom>
                  </pic:spPr>
                </pic:pic>
              </a:graphicData>
            </a:graphic>
          </wp:inline>
        </w:drawing>
      </w:r>
    </w:p>
    <w:p w14:paraId="3E3A9702" w14:textId="5A61A584" w:rsidR="001D5497" w:rsidRPr="0079554A" w:rsidRDefault="001D5497">
      <w:pPr>
        <w:rPr>
          <w:rFonts w:ascii="Times New Roman" w:hAnsi="Times New Roman" w:cs="Times New Roman"/>
          <w:sz w:val="24"/>
          <w:szCs w:val="24"/>
        </w:rPr>
      </w:pPr>
      <w:r w:rsidRPr="0079554A">
        <w:rPr>
          <w:rFonts w:ascii="Times New Roman" w:hAnsi="Times New Roman" w:cs="Times New Roman"/>
          <w:sz w:val="24"/>
          <w:szCs w:val="24"/>
        </w:rPr>
        <w:lastRenderedPageBreak/>
        <w:t>Following that, we are ready to identify our movies. Here is our code showing how to do that with the `</w:t>
      </w:r>
      <w:proofErr w:type="spellStart"/>
      <w:r w:rsidRPr="0079554A">
        <w:rPr>
          <w:rFonts w:ascii="Times New Roman" w:hAnsi="Times New Roman" w:cs="Times New Roman"/>
          <w:sz w:val="24"/>
          <w:szCs w:val="24"/>
        </w:rPr>
        <w:t>networkdata</w:t>
      </w:r>
      <w:proofErr w:type="spellEnd"/>
      <w:r w:rsidRPr="0079554A">
        <w:rPr>
          <w:rFonts w:ascii="Times New Roman" w:hAnsi="Times New Roman" w:cs="Times New Roman"/>
          <w:sz w:val="24"/>
          <w:szCs w:val="24"/>
        </w:rPr>
        <w:t>` package:</w:t>
      </w:r>
    </w:p>
    <w:p w14:paraId="6F17AD9D" w14:textId="585FCA0B" w:rsidR="001D5497" w:rsidRPr="0079554A" w:rsidRDefault="000943C7">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2310E23E" wp14:editId="59C43CDD">
            <wp:extent cx="3467400" cy="144030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467400" cy="1440305"/>
                    </a:xfrm>
                    <a:prstGeom prst="rect">
                      <a:avLst/>
                    </a:prstGeom>
                  </pic:spPr>
                </pic:pic>
              </a:graphicData>
            </a:graphic>
          </wp:inline>
        </w:drawing>
      </w:r>
    </w:p>
    <w:p w14:paraId="6DD6E714" w14:textId="385685BE" w:rsidR="000943C7" w:rsidRPr="0079554A" w:rsidRDefault="000943C7">
      <w:pPr>
        <w:rPr>
          <w:rFonts w:ascii="Times New Roman" w:hAnsi="Times New Roman" w:cs="Times New Roman"/>
          <w:sz w:val="24"/>
          <w:szCs w:val="24"/>
        </w:rPr>
      </w:pPr>
      <w:r w:rsidRPr="0079554A">
        <w:rPr>
          <w:rFonts w:ascii="Times New Roman" w:hAnsi="Times New Roman" w:cs="Times New Roman"/>
          <w:sz w:val="24"/>
          <w:szCs w:val="24"/>
        </w:rPr>
        <w:t>The “</w:t>
      </w:r>
      <w:proofErr w:type="spellStart"/>
      <w:r w:rsidRPr="0079554A">
        <w:rPr>
          <w:rFonts w:ascii="Times New Roman" w:hAnsi="Times New Roman" w:cs="Times New Roman"/>
          <w:sz w:val="24"/>
          <w:szCs w:val="24"/>
        </w:rPr>
        <w:t>xmen</w:t>
      </w:r>
      <w:proofErr w:type="spellEnd"/>
      <w:r w:rsidRPr="0079554A">
        <w:rPr>
          <w:rFonts w:ascii="Times New Roman" w:hAnsi="Times New Roman" w:cs="Times New Roman"/>
          <w:sz w:val="24"/>
          <w:szCs w:val="24"/>
        </w:rPr>
        <w:t xml:space="preserve">” dataset comes from the film titled “X-Men”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crNne6a9","properties":{"formattedCitation":"({\\i{}X-Men (2000) - IMDb}, n.d.)","plainCitation":"(X-Men (2000) - IMDb, n.d.)","noteIndex":0},"citationItems":[{"id":1799,"uris":["http://zotero.org/users/6965904/items/EPHCQU2K"],"itemData":{"id":1799,"type":"webpage","title":"X-Men (2000) - IMDb","URL":"https://www.imdb.com/title/tt0120903/","accessed":{"date-parts":[["2023",8,4]]}}}],"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w:t>
      </w:r>
      <w:r w:rsidRPr="0079554A">
        <w:rPr>
          <w:rFonts w:ascii="Times New Roman" w:hAnsi="Times New Roman" w:cs="Times New Roman"/>
          <w:i/>
          <w:iCs/>
          <w:sz w:val="24"/>
          <w:szCs w:val="24"/>
        </w:rPr>
        <w:t>X-Men (2000) - IMDb</w:t>
      </w:r>
      <w:r w:rsidRPr="0079554A">
        <w:rPr>
          <w:rFonts w:ascii="Times New Roman" w:hAnsi="Times New Roman" w:cs="Times New Roman"/>
          <w:sz w:val="24"/>
          <w:szCs w:val="24"/>
        </w:rPr>
        <w:t>, n.d.)</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The “</w:t>
      </w:r>
      <w:proofErr w:type="spellStart"/>
      <w:r w:rsidRPr="0079554A">
        <w:rPr>
          <w:rFonts w:ascii="Times New Roman" w:hAnsi="Times New Roman" w:cs="Times New Roman"/>
          <w:sz w:val="24"/>
          <w:szCs w:val="24"/>
        </w:rPr>
        <w:t>dumb_and_dumber</w:t>
      </w:r>
      <w:proofErr w:type="spellEnd"/>
      <w:r w:rsidRPr="0079554A">
        <w:rPr>
          <w:rFonts w:ascii="Times New Roman" w:hAnsi="Times New Roman" w:cs="Times New Roman"/>
          <w:sz w:val="24"/>
          <w:szCs w:val="24"/>
        </w:rPr>
        <w:t xml:space="preserve">” dataset comes from the film titled “Dumb and Dumber”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9WHiZ4nc","properties":{"formattedCitation":"({\\i{}Dumb and Dumber (1994) - IMDb}, n.d.)","plainCitation":"(Dumb and Dumber (1994) - IMDb, n.d.)","noteIndex":0},"citationItems":[{"id":1803,"uris":["http://zotero.org/users/6965904/items/D8ZPDW5A"],"itemData":{"id":1803,"type":"webpage","title":"Dumb and Dumber (1994) - IMDb","URL":"https://www.imdb.com/title/tt0109686/?ref_=fn_al_tt_1","accessed":{"date-parts":[["2023",8,4]]}}}],"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w:t>
      </w:r>
      <w:r w:rsidRPr="0079554A">
        <w:rPr>
          <w:rFonts w:ascii="Times New Roman" w:hAnsi="Times New Roman" w:cs="Times New Roman"/>
          <w:i/>
          <w:iCs/>
          <w:sz w:val="24"/>
          <w:szCs w:val="24"/>
        </w:rPr>
        <w:t>Dumb and Dumber (1994) - IMDb</w:t>
      </w:r>
      <w:r w:rsidRPr="0079554A">
        <w:rPr>
          <w:rFonts w:ascii="Times New Roman" w:hAnsi="Times New Roman" w:cs="Times New Roman"/>
          <w:sz w:val="24"/>
          <w:szCs w:val="24"/>
        </w:rPr>
        <w:t>, n.d.)</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while the “</w:t>
      </w:r>
      <w:proofErr w:type="spellStart"/>
      <w:r w:rsidRPr="0079554A">
        <w:rPr>
          <w:rFonts w:ascii="Times New Roman" w:hAnsi="Times New Roman" w:cs="Times New Roman"/>
          <w:sz w:val="24"/>
          <w:szCs w:val="24"/>
        </w:rPr>
        <w:t>indiana_jones</w:t>
      </w:r>
      <w:proofErr w:type="spellEnd"/>
      <w:r w:rsidRPr="0079554A">
        <w:rPr>
          <w:rFonts w:ascii="Times New Roman" w:hAnsi="Times New Roman" w:cs="Times New Roman"/>
          <w:sz w:val="24"/>
          <w:szCs w:val="24"/>
        </w:rPr>
        <w:t xml:space="preserve">” dataset comes from the film titled “Indiana Jones and the Last Crusade”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vo9INbCy","properties":{"formattedCitation":"({\\i{}Indiana Jones and the Last Crusade (1989) - IMDb}, n.d.)","plainCitation":"(Indiana Jones and the Last Crusade (1989) - IMDb, n.d.)","noteIndex":0},"citationItems":[{"id":1805,"uris":["http://zotero.org/users/6965904/items/9Y3PM8RY"],"itemData":{"id":1805,"type":"webpage","title":"Indiana Jones and the Last Crusade (1989) - IMDb","URL":"https://www.imdb.com/title/tt0097576/?ref_=nv_sr_srsg_2_tt_5_nm_1_q_indiana%2520jones%2520and%2520the%2520last%2520","accessed":{"date-parts":[["2023",8,4]]}}}],"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w:t>
      </w:r>
      <w:r w:rsidRPr="0079554A">
        <w:rPr>
          <w:rFonts w:ascii="Times New Roman" w:hAnsi="Times New Roman" w:cs="Times New Roman"/>
          <w:i/>
          <w:iCs/>
          <w:sz w:val="24"/>
          <w:szCs w:val="24"/>
        </w:rPr>
        <w:t>Indiana Jones and the Last Crusade (1989) - IMDb</w:t>
      </w:r>
      <w:r w:rsidRPr="0079554A">
        <w:rPr>
          <w:rFonts w:ascii="Times New Roman" w:hAnsi="Times New Roman" w:cs="Times New Roman"/>
          <w:sz w:val="24"/>
          <w:szCs w:val="24"/>
        </w:rPr>
        <w:t>, n.d.)</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Lastly, the dataset titled “</w:t>
      </w:r>
      <w:proofErr w:type="spellStart"/>
      <w:r w:rsidRPr="0079554A">
        <w:rPr>
          <w:rFonts w:ascii="Times New Roman" w:hAnsi="Times New Roman" w:cs="Times New Roman"/>
          <w:sz w:val="24"/>
          <w:szCs w:val="24"/>
        </w:rPr>
        <w:t>mission_impossible</w:t>
      </w:r>
      <w:proofErr w:type="spellEnd"/>
      <w:r w:rsidRPr="0079554A">
        <w:rPr>
          <w:rFonts w:ascii="Times New Roman" w:hAnsi="Times New Roman" w:cs="Times New Roman"/>
          <w:sz w:val="24"/>
          <w:szCs w:val="24"/>
        </w:rPr>
        <w:t xml:space="preserve">” is from the film titled “Mission: Impossible” </w:t>
      </w:r>
      <w:r w:rsidRPr="0079554A">
        <w:rPr>
          <w:rFonts w:ascii="Times New Roman" w:hAnsi="Times New Roman" w:cs="Times New Roman"/>
          <w:sz w:val="24"/>
          <w:szCs w:val="24"/>
        </w:rPr>
        <w:fldChar w:fldCharType="begin"/>
      </w:r>
      <w:r w:rsidRPr="0079554A">
        <w:rPr>
          <w:rFonts w:ascii="Times New Roman" w:hAnsi="Times New Roman" w:cs="Times New Roman"/>
          <w:sz w:val="24"/>
          <w:szCs w:val="24"/>
        </w:rPr>
        <w:instrText xml:space="preserve"> ADDIN ZOTERO_ITEM CSL_CITATION {"citationID":"aCGKg8oJ","properties":{"formattedCitation":"(Palma, 1996)","plainCitation":"(Palma, 1996)","noteIndex":0},"citationItems":[{"id":1807,"uris":["http://zotero.org/users/6965904/items/8U9F924H"],"itemData":{"id":1807,"type":"motion_picture","abstract":"An American agent, under false suspicion of disloyalty, must discover and expose the real spy without the help of his organization.","dimensions":"1h50m","genre":"Action, Adventure, Thriller","note":"IMDb ID: tt0117060\nevent-location: United States","publisher":"Paramount Pictures, Cruise/Wagner Productions","source":"IMDb","title":"Mission: Impossible","title-short":"Mission","director":[{"family":"Palma","given":"Brian De"}],"script-writer":[{"family":"Geller","given":"Bruce"},{"family":"Koepp","given":"David"},{"family":"Zaillian","given":"Steven"}],"contributor":[{"family":"Cruise","given":"Tom"},{"family":"Voight","given":"Jon"},{"family":"Béart","given":"Emmanuelle"}],"issued":{"date-parts":[["1996",5,22]]}}}],"schema":"https://github.com/citation-style-language/schema/raw/master/csl-citation.json"} </w:instrText>
      </w:r>
      <w:r w:rsidRPr="0079554A">
        <w:rPr>
          <w:rFonts w:ascii="Times New Roman" w:hAnsi="Times New Roman" w:cs="Times New Roman"/>
          <w:sz w:val="24"/>
          <w:szCs w:val="24"/>
        </w:rPr>
        <w:fldChar w:fldCharType="separate"/>
      </w:r>
      <w:r w:rsidRPr="0079554A">
        <w:rPr>
          <w:rFonts w:ascii="Times New Roman" w:hAnsi="Times New Roman" w:cs="Times New Roman"/>
          <w:sz w:val="24"/>
          <w:szCs w:val="24"/>
        </w:rPr>
        <w:t>(Palma, 1996)</w:t>
      </w:r>
      <w:r w:rsidRPr="0079554A">
        <w:rPr>
          <w:rFonts w:ascii="Times New Roman" w:hAnsi="Times New Roman" w:cs="Times New Roman"/>
          <w:sz w:val="24"/>
          <w:szCs w:val="24"/>
        </w:rPr>
        <w:fldChar w:fldCharType="end"/>
      </w:r>
      <w:r w:rsidRPr="0079554A">
        <w:rPr>
          <w:rFonts w:ascii="Times New Roman" w:hAnsi="Times New Roman" w:cs="Times New Roman"/>
          <w:sz w:val="24"/>
          <w:szCs w:val="24"/>
        </w:rPr>
        <w:t xml:space="preserve"> and the “</w:t>
      </w:r>
      <w:proofErr w:type="spellStart"/>
      <w:r w:rsidRPr="0079554A">
        <w:rPr>
          <w:rFonts w:ascii="Times New Roman" w:hAnsi="Times New Roman" w:cs="Times New Roman"/>
          <w:sz w:val="24"/>
          <w:szCs w:val="24"/>
        </w:rPr>
        <w:t>star_wars</w:t>
      </w:r>
      <w:proofErr w:type="spellEnd"/>
      <w:r w:rsidRPr="0079554A">
        <w:rPr>
          <w:rFonts w:ascii="Times New Roman" w:hAnsi="Times New Roman" w:cs="Times New Roman"/>
          <w:sz w:val="24"/>
          <w:szCs w:val="24"/>
        </w:rPr>
        <w:t xml:space="preserve">” dataset comes from the film titled “Star Wars: Episode IV – A New Hope” </w:t>
      </w:r>
      <w:r w:rsidR="008D317E" w:rsidRPr="0079554A">
        <w:rPr>
          <w:rFonts w:ascii="Times New Roman" w:hAnsi="Times New Roman" w:cs="Times New Roman"/>
          <w:sz w:val="24"/>
          <w:szCs w:val="24"/>
        </w:rPr>
        <w:fldChar w:fldCharType="begin"/>
      </w:r>
      <w:r w:rsidR="008D317E" w:rsidRPr="0079554A">
        <w:rPr>
          <w:rFonts w:ascii="Times New Roman" w:hAnsi="Times New Roman" w:cs="Times New Roman"/>
          <w:sz w:val="24"/>
          <w:szCs w:val="24"/>
        </w:rPr>
        <w:instrText xml:space="preserve"> ADDIN ZOTERO_ITEM CSL_CITATION {"citationID":"qECVdTOo","properties":{"formattedCitation":"({\\i{}Star Wars: Episode IV - A New Hope (1977) - IMDb}, n.d.)","plainCitation":"(Star Wars: Episode IV - A New Hope (1977) - IMDb, n.d.)","noteIndex":0},"citationItems":[{"id":1808,"uris":["http://zotero.org/users/6965904/items/EE2QGSH5"],"itemData":{"id":1808,"type":"webpage","title":"Star Wars: Episode IV - A New Hope (1977) - IMDb","URL":"https://www.imdb.com/title/tt0076759/?ref_=fn_al_tt_1","accessed":{"date-parts":[["2023",8,4]]}}}],"schema":"https://github.com/citation-style-language/schema/raw/master/csl-citation.json"} </w:instrText>
      </w:r>
      <w:r w:rsidR="008D317E" w:rsidRPr="0079554A">
        <w:rPr>
          <w:rFonts w:ascii="Times New Roman" w:hAnsi="Times New Roman" w:cs="Times New Roman"/>
          <w:sz w:val="24"/>
          <w:szCs w:val="24"/>
        </w:rPr>
        <w:fldChar w:fldCharType="separate"/>
      </w:r>
      <w:r w:rsidR="008D317E" w:rsidRPr="0079554A">
        <w:rPr>
          <w:rFonts w:ascii="Times New Roman" w:hAnsi="Times New Roman" w:cs="Times New Roman"/>
          <w:sz w:val="24"/>
          <w:szCs w:val="24"/>
        </w:rPr>
        <w:t>(</w:t>
      </w:r>
      <w:r w:rsidR="008D317E" w:rsidRPr="0079554A">
        <w:rPr>
          <w:rFonts w:ascii="Times New Roman" w:hAnsi="Times New Roman" w:cs="Times New Roman"/>
          <w:i/>
          <w:iCs/>
          <w:sz w:val="24"/>
          <w:szCs w:val="24"/>
        </w:rPr>
        <w:t>Star Wars: Episode IV - A New Hope (1977) - IMDb</w:t>
      </w:r>
      <w:r w:rsidR="008D317E" w:rsidRPr="0079554A">
        <w:rPr>
          <w:rFonts w:ascii="Times New Roman" w:hAnsi="Times New Roman" w:cs="Times New Roman"/>
          <w:sz w:val="24"/>
          <w:szCs w:val="24"/>
        </w:rPr>
        <w:t>, n.d.)</w:t>
      </w:r>
      <w:r w:rsidR="008D317E" w:rsidRPr="0079554A">
        <w:rPr>
          <w:rFonts w:ascii="Times New Roman" w:hAnsi="Times New Roman" w:cs="Times New Roman"/>
          <w:sz w:val="24"/>
          <w:szCs w:val="24"/>
        </w:rPr>
        <w:fldChar w:fldCharType="end"/>
      </w:r>
      <w:r w:rsidR="008D317E" w:rsidRPr="0079554A">
        <w:rPr>
          <w:rFonts w:ascii="Times New Roman" w:hAnsi="Times New Roman" w:cs="Times New Roman"/>
          <w:sz w:val="24"/>
          <w:szCs w:val="24"/>
        </w:rPr>
        <w:t>.</w:t>
      </w:r>
    </w:p>
    <w:p w14:paraId="6A5599BF" w14:textId="77777777" w:rsidR="0079554A" w:rsidRPr="0079554A" w:rsidRDefault="0079554A">
      <w:pPr>
        <w:rPr>
          <w:rFonts w:ascii="Times New Roman" w:hAnsi="Times New Roman" w:cs="Times New Roman"/>
          <w:sz w:val="24"/>
          <w:szCs w:val="24"/>
        </w:rPr>
      </w:pPr>
    </w:p>
    <w:p w14:paraId="71360AE2" w14:textId="09AC76CE" w:rsidR="0079554A" w:rsidRPr="0079554A" w:rsidRDefault="0079554A">
      <w:pPr>
        <w:rPr>
          <w:rFonts w:ascii="Times New Roman" w:hAnsi="Times New Roman" w:cs="Times New Roman"/>
          <w:b/>
          <w:bCs/>
          <w:sz w:val="24"/>
          <w:szCs w:val="24"/>
        </w:rPr>
      </w:pPr>
      <w:r w:rsidRPr="0079554A">
        <w:rPr>
          <w:rFonts w:ascii="Times New Roman" w:hAnsi="Times New Roman" w:cs="Times New Roman"/>
          <w:b/>
          <w:bCs/>
          <w:sz w:val="24"/>
          <w:szCs w:val="24"/>
        </w:rPr>
        <w:t>X-Men</w:t>
      </w:r>
    </w:p>
    <w:p w14:paraId="3329D5C7" w14:textId="2811B9F0" w:rsidR="008D317E" w:rsidRPr="0079554A" w:rsidRDefault="008D317E">
      <w:pPr>
        <w:rPr>
          <w:rFonts w:ascii="Times New Roman" w:hAnsi="Times New Roman" w:cs="Times New Roman"/>
          <w:sz w:val="24"/>
          <w:szCs w:val="24"/>
        </w:rPr>
      </w:pPr>
      <w:r w:rsidRPr="0079554A">
        <w:rPr>
          <w:rFonts w:ascii="Times New Roman" w:hAnsi="Times New Roman" w:cs="Times New Roman"/>
          <w:sz w:val="24"/>
          <w:szCs w:val="24"/>
        </w:rPr>
        <w:t>First, let’s plot the “</w:t>
      </w:r>
      <w:proofErr w:type="spellStart"/>
      <w:r w:rsidRPr="0079554A">
        <w:rPr>
          <w:rFonts w:ascii="Times New Roman" w:hAnsi="Times New Roman" w:cs="Times New Roman"/>
          <w:sz w:val="24"/>
          <w:szCs w:val="24"/>
        </w:rPr>
        <w:t>xmen</w:t>
      </w:r>
      <w:proofErr w:type="spellEnd"/>
      <w:r w:rsidRPr="0079554A">
        <w:rPr>
          <w:rFonts w:ascii="Times New Roman" w:hAnsi="Times New Roman" w:cs="Times New Roman"/>
          <w:sz w:val="24"/>
          <w:szCs w:val="24"/>
        </w:rPr>
        <w:t>” dataset:</w:t>
      </w:r>
    </w:p>
    <w:p w14:paraId="4B16FF22" w14:textId="48A0F067" w:rsidR="008D317E" w:rsidRPr="0079554A" w:rsidRDefault="00401703">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1BA51C53" wp14:editId="283C5DF1">
            <wp:extent cx="5387807" cy="316257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87807" cy="3162574"/>
                    </a:xfrm>
                    <a:prstGeom prst="rect">
                      <a:avLst/>
                    </a:prstGeom>
                  </pic:spPr>
                </pic:pic>
              </a:graphicData>
            </a:graphic>
          </wp:inline>
        </w:drawing>
      </w:r>
    </w:p>
    <w:p w14:paraId="61336879" w14:textId="5DA768ED" w:rsidR="00401703" w:rsidRPr="0079554A" w:rsidRDefault="00401703">
      <w:pPr>
        <w:rPr>
          <w:rFonts w:ascii="Times New Roman" w:hAnsi="Times New Roman" w:cs="Times New Roman"/>
          <w:sz w:val="24"/>
          <w:szCs w:val="24"/>
        </w:rPr>
      </w:pPr>
      <w:r w:rsidRPr="0079554A">
        <w:rPr>
          <w:rFonts w:ascii="Times New Roman" w:hAnsi="Times New Roman" w:cs="Times New Roman"/>
          <w:noProof/>
          <w:sz w:val="24"/>
          <w:szCs w:val="24"/>
        </w:rPr>
        <w:lastRenderedPageBreak/>
        <w:drawing>
          <wp:inline distT="0" distB="0" distL="0" distR="0" wp14:anchorId="7A71240F" wp14:editId="7A681BBB">
            <wp:extent cx="5943600" cy="4457700"/>
            <wp:effectExtent l="0" t="0" r="0" b="0"/>
            <wp:docPr id="7" name="Picture 7"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network&#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B80CD06" w14:textId="77777777" w:rsidR="004748F8" w:rsidRPr="0079554A" w:rsidRDefault="004748F8">
      <w:pPr>
        <w:rPr>
          <w:rFonts w:ascii="Times New Roman" w:hAnsi="Times New Roman" w:cs="Times New Roman"/>
          <w:sz w:val="24"/>
          <w:szCs w:val="24"/>
        </w:rPr>
      </w:pPr>
    </w:p>
    <w:p w14:paraId="4B46656E" w14:textId="574FE381" w:rsidR="008D317E" w:rsidRPr="0079554A" w:rsidRDefault="008D317E">
      <w:pPr>
        <w:rPr>
          <w:rFonts w:ascii="Times New Roman" w:hAnsi="Times New Roman" w:cs="Times New Roman"/>
          <w:sz w:val="24"/>
          <w:szCs w:val="24"/>
        </w:rPr>
      </w:pPr>
      <w:r w:rsidRPr="0079554A">
        <w:rPr>
          <w:rFonts w:ascii="Times New Roman" w:hAnsi="Times New Roman" w:cs="Times New Roman"/>
          <w:sz w:val="24"/>
          <w:szCs w:val="24"/>
        </w:rPr>
        <w:t xml:space="preserve">As we can see, Magneto, Logan, Rogue, and others are very connected, while characters like Anchorman or See are not as connected. </w:t>
      </w:r>
      <w:r w:rsidR="00401703" w:rsidRPr="0079554A">
        <w:rPr>
          <w:rFonts w:ascii="Times New Roman" w:hAnsi="Times New Roman" w:cs="Times New Roman"/>
          <w:sz w:val="24"/>
          <w:szCs w:val="24"/>
        </w:rPr>
        <w:t>As for what `</w:t>
      </w:r>
      <w:proofErr w:type="spellStart"/>
      <w:r w:rsidR="00401703" w:rsidRPr="0079554A">
        <w:rPr>
          <w:rFonts w:ascii="Times New Roman" w:hAnsi="Times New Roman" w:cs="Times New Roman"/>
          <w:sz w:val="24"/>
          <w:szCs w:val="24"/>
        </w:rPr>
        <w:t>netplot</w:t>
      </w:r>
      <w:proofErr w:type="spellEnd"/>
      <w:r w:rsidR="00401703" w:rsidRPr="0079554A">
        <w:rPr>
          <w:rFonts w:ascii="Times New Roman" w:hAnsi="Times New Roman" w:cs="Times New Roman"/>
          <w:sz w:val="24"/>
          <w:szCs w:val="24"/>
        </w:rPr>
        <w:t xml:space="preserve">` shows, the nodes are blue </w:t>
      </w:r>
      <w:proofErr w:type="gramStart"/>
      <w:r w:rsidR="00401703" w:rsidRPr="0079554A">
        <w:rPr>
          <w:rFonts w:ascii="Times New Roman" w:hAnsi="Times New Roman" w:cs="Times New Roman"/>
          <w:sz w:val="24"/>
          <w:szCs w:val="24"/>
        </w:rPr>
        <w:t>triangles</w:t>
      </w:r>
      <w:proofErr w:type="gramEnd"/>
      <w:r w:rsidR="00401703" w:rsidRPr="0079554A">
        <w:rPr>
          <w:rFonts w:ascii="Times New Roman" w:hAnsi="Times New Roman" w:cs="Times New Roman"/>
          <w:sz w:val="24"/>
          <w:szCs w:val="24"/>
        </w:rPr>
        <w:t xml:space="preserve"> and the </w:t>
      </w:r>
      <w:r w:rsidR="00EF4877" w:rsidRPr="0079554A">
        <w:rPr>
          <w:rFonts w:ascii="Times New Roman" w:hAnsi="Times New Roman" w:cs="Times New Roman"/>
          <w:sz w:val="24"/>
          <w:szCs w:val="24"/>
        </w:rPr>
        <w:t xml:space="preserve">edges are gray. </w:t>
      </w:r>
    </w:p>
    <w:p w14:paraId="2ED7A0E9" w14:textId="70F8186A" w:rsidR="00EF4877" w:rsidRPr="0079554A" w:rsidRDefault="00EF4877">
      <w:pPr>
        <w:rPr>
          <w:rFonts w:ascii="Times New Roman" w:hAnsi="Times New Roman" w:cs="Times New Roman"/>
          <w:sz w:val="24"/>
          <w:szCs w:val="24"/>
        </w:rPr>
      </w:pPr>
    </w:p>
    <w:p w14:paraId="78CD8727" w14:textId="7E82B92E" w:rsidR="0079554A" w:rsidRPr="0079554A" w:rsidRDefault="0079554A">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t>Dumb and Dumber</w:t>
      </w:r>
    </w:p>
    <w:p w14:paraId="662D1233" w14:textId="4ED74132" w:rsidR="00EF4877" w:rsidRPr="0079554A" w:rsidRDefault="00EF4877">
      <w:pPr>
        <w:rPr>
          <w:rFonts w:ascii="Times New Roman" w:hAnsi="Times New Roman" w:cs="Times New Roman"/>
          <w:sz w:val="24"/>
          <w:szCs w:val="24"/>
        </w:rPr>
      </w:pPr>
      <w:r w:rsidRPr="0079554A">
        <w:rPr>
          <w:rFonts w:ascii="Times New Roman" w:hAnsi="Times New Roman" w:cs="Times New Roman"/>
          <w:sz w:val="24"/>
          <w:szCs w:val="24"/>
        </w:rPr>
        <w:t>We will next run analysis on the “</w:t>
      </w:r>
      <w:proofErr w:type="spellStart"/>
      <w:r w:rsidRPr="0079554A">
        <w:rPr>
          <w:rFonts w:ascii="Times New Roman" w:hAnsi="Times New Roman" w:cs="Times New Roman"/>
          <w:sz w:val="24"/>
          <w:szCs w:val="24"/>
        </w:rPr>
        <w:t>dumb_and_dumber</w:t>
      </w:r>
      <w:proofErr w:type="spellEnd"/>
      <w:r w:rsidRPr="0079554A">
        <w:rPr>
          <w:rFonts w:ascii="Times New Roman" w:hAnsi="Times New Roman" w:cs="Times New Roman"/>
          <w:sz w:val="24"/>
          <w:szCs w:val="24"/>
        </w:rPr>
        <w:t>” network data. Here is the code to create the plot:</w:t>
      </w:r>
    </w:p>
    <w:p w14:paraId="32ECF4B4" w14:textId="6A52A554" w:rsidR="00EF4877" w:rsidRPr="0079554A" w:rsidRDefault="002D6FD4">
      <w:pPr>
        <w:rPr>
          <w:rFonts w:ascii="Times New Roman" w:hAnsi="Times New Roman" w:cs="Times New Roman"/>
          <w:sz w:val="24"/>
          <w:szCs w:val="24"/>
        </w:rPr>
      </w:pPr>
      <w:r w:rsidRPr="0079554A">
        <w:rPr>
          <w:rFonts w:ascii="Times New Roman" w:hAnsi="Times New Roman" w:cs="Times New Roman"/>
          <w:noProof/>
          <w:sz w:val="24"/>
          <w:szCs w:val="24"/>
        </w:rPr>
        <w:lastRenderedPageBreak/>
        <w:drawing>
          <wp:inline distT="0" distB="0" distL="0" distR="0" wp14:anchorId="34A82FA2" wp14:editId="5EDD4952">
            <wp:extent cx="5943600" cy="24980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498090"/>
                    </a:xfrm>
                    <a:prstGeom prst="rect">
                      <a:avLst/>
                    </a:prstGeom>
                  </pic:spPr>
                </pic:pic>
              </a:graphicData>
            </a:graphic>
          </wp:inline>
        </w:drawing>
      </w:r>
    </w:p>
    <w:p w14:paraId="7F9D7FD9" w14:textId="751D85E5" w:rsidR="002D6FD4" w:rsidRPr="0079554A" w:rsidRDefault="002D6FD4">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08A69CC7" wp14:editId="4E30D084">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7ED8B28" w14:textId="7DA13AA0" w:rsidR="000943C7" w:rsidRPr="0079554A" w:rsidRDefault="002D6FD4">
      <w:pPr>
        <w:rPr>
          <w:rFonts w:ascii="Times New Roman" w:hAnsi="Times New Roman" w:cs="Times New Roman"/>
          <w:sz w:val="24"/>
          <w:szCs w:val="24"/>
        </w:rPr>
      </w:pPr>
      <w:r w:rsidRPr="0079554A">
        <w:rPr>
          <w:rFonts w:ascii="Times New Roman" w:hAnsi="Times New Roman" w:cs="Times New Roman"/>
          <w:sz w:val="24"/>
          <w:szCs w:val="24"/>
        </w:rPr>
        <w:t xml:space="preserve">We manipulated the number of sides, the colors of the vertex and vertex frame, and changed the color of the edges. This helps us see that Harry and Lloyd are some of the most connected in the movie. </w:t>
      </w:r>
    </w:p>
    <w:p w14:paraId="4448EE71" w14:textId="77777777" w:rsidR="0079554A" w:rsidRPr="0079554A" w:rsidRDefault="0079554A">
      <w:pPr>
        <w:rPr>
          <w:rFonts w:ascii="Times New Roman" w:hAnsi="Times New Roman" w:cs="Times New Roman"/>
          <w:sz w:val="24"/>
          <w:szCs w:val="24"/>
        </w:rPr>
      </w:pPr>
    </w:p>
    <w:p w14:paraId="6A2D6587" w14:textId="5B89AB1D" w:rsidR="0079554A" w:rsidRPr="0079554A" w:rsidRDefault="0079554A">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lastRenderedPageBreak/>
        <w:t>Indiana Jones</w:t>
      </w:r>
    </w:p>
    <w:p w14:paraId="2D531864" w14:textId="3CF04FAD" w:rsidR="002D6FD4" w:rsidRPr="0079554A" w:rsidRDefault="002D6FD4">
      <w:pPr>
        <w:rPr>
          <w:rFonts w:ascii="Times New Roman" w:hAnsi="Times New Roman" w:cs="Times New Roman"/>
          <w:sz w:val="24"/>
          <w:szCs w:val="24"/>
        </w:rPr>
      </w:pPr>
      <w:r w:rsidRPr="0079554A">
        <w:rPr>
          <w:rFonts w:ascii="Times New Roman" w:hAnsi="Times New Roman" w:cs="Times New Roman"/>
          <w:sz w:val="24"/>
          <w:szCs w:val="24"/>
        </w:rPr>
        <w:t>Afterwards, we will run an analysis with the “</w:t>
      </w:r>
      <w:proofErr w:type="spellStart"/>
      <w:r w:rsidRPr="0079554A">
        <w:rPr>
          <w:rFonts w:ascii="Times New Roman" w:hAnsi="Times New Roman" w:cs="Times New Roman"/>
          <w:sz w:val="24"/>
          <w:szCs w:val="24"/>
        </w:rPr>
        <w:t>Indiana_jones</w:t>
      </w:r>
      <w:proofErr w:type="spellEnd"/>
      <w:r w:rsidRPr="0079554A">
        <w:rPr>
          <w:rFonts w:ascii="Times New Roman" w:hAnsi="Times New Roman" w:cs="Times New Roman"/>
          <w:sz w:val="24"/>
          <w:szCs w:val="24"/>
        </w:rPr>
        <w:t>” dataset:</w:t>
      </w:r>
    </w:p>
    <w:p w14:paraId="6493CF75" w14:textId="235E1756" w:rsidR="002E2CBD" w:rsidRPr="0079554A" w:rsidRDefault="002E2CBD">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17CD9DBA" wp14:editId="4628B96B">
            <wp:extent cx="3848433" cy="30482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48433" cy="3048264"/>
                    </a:xfrm>
                    <a:prstGeom prst="rect">
                      <a:avLst/>
                    </a:prstGeom>
                  </pic:spPr>
                </pic:pic>
              </a:graphicData>
            </a:graphic>
          </wp:inline>
        </w:drawing>
      </w:r>
    </w:p>
    <w:p w14:paraId="31821B3A" w14:textId="77777777" w:rsidR="002E2CBD" w:rsidRPr="0079554A" w:rsidRDefault="002E2CBD">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056D7840" wp14:editId="66938C11">
            <wp:extent cx="5943600" cy="4457700"/>
            <wp:effectExtent l="0" t="0" r="0" b="0"/>
            <wp:docPr id="13" name="Picture 13" descr="A map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C145272" w14:textId="675B5F87" w:rsidR="002D6FD4" w:rsidRPr="0079554A" w:rsidRDefault="002E2CBD">
      <w:pPr>
        <w:rPr>
          <w:rFonts w:ascii="Times New Roman" w:hAnsi="Times New Roman" w:cs="Times New Roman"/>
          <w:sz w:val="24"/>
          <w:szCs w:val="24"/>
        </w:rPr>
      </w:pPr>
      <w:r w:rsidRPr="0079554A">
        <w:rPr>
          <w:rFonts w:ascii="Times New Roman" w:hAnsi="Times New Roman" w:cs="Times New Roman"/>
          <w:sz w:val="24"/>
          <w:szCs w:val="24"/>
        </w:rPr>
        <w:lastRenderedPageBreak/>
        <w:t xml:space="preserve">Here, we adjusted the size of the names to be according to how many connections they have, while adding a background color, making the lines dotted, changing the vertices to a red pentagon, and making the lines have a steeper curve. </w:t>
      </w:r>
    </w:p>
    <w:p w14:paraId="16D18DE4" w14:textId="003D30A2" w:rsidR="0079554A" w:rsidRPr="0079554A" w:rsidRDefault="0079554A">
      <w:pPr>
        <w:rPr>
          <w:rFonts w:ascii="Times New Roman" w:hAnsi="Times New Roman" w:cs="Times New Roman"/>
          <w:sz w:val="24"/>
          <w:szCs w:val="24"/>
        </w:rPr>
      </w:pPr>
    </w:p>
    <w:p w14:paraId="467F714C" w14:textId="69A16195" w:rsidR="0079554A" w:rsidRPr="0079554A" w:rsidRDefault="0079554A">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t>Mission: Impossible</w:t>
      </w:r>
    </w:p>
    <w:p w14:paraId="376CA79E" w14:textId="4B765CC3" w:rsidR="002E2CBD" w:rsidRPr="0079554A" w:rsidRDefault="002E2CBD">
      <w:pPr>
        <w:rPr>
          <w:rFonts w:ascii="Times New Roman" w:hAnsi="Times New Roman" w:cs="Times New Roman"/>
          <w:sz w:val="24"/>
          <w:szCs w:val="24"/>
        </w:rPr>
      </w:pPr>
      <w:r w:rsidRPr="0079554A">
        <w:rPr>
          <w:rFonts w:ascii="Times New Roman" w:hAnsi="Times New Roman" w:cs="Times New Roman"/>
          <w:sz w:val="24"/>
          <w:szCs w:val="24"/>
        </w:rPr>
        <w:t>Our next step will be working with the “</w:t>
      </w:r>
      <w:proofErr w:type="spellStart"/>
      <w:r w:rsidRPr="0079554A">
        <w:rPr>
          <w:rFonts w:ascii="Times New Roman" w:hAnsi="Times New Roman" w:cs="Times New Roman"/>
          <w:sz w:val="24"/>
          <w:szCs w:val="24"/>
        </w:rPr>
        <w:t>mission_impossible</w:t>
      </w:r>
      <w:proofErr w:type="spellEnd"/>
      <w:r w:rsidRPr="0079554A">
        <w:rPr>
          <w:rFonts w:ascii="Times New Roman" w:hAnsi="Times New Roman" w:cs="Times New Roman"/>
          <w:sz w:val="24"/>
          <w:szCs w:val="24"/>
        </w:rPr>
        <w:t xml:space="preserve">” dataset: </w:t>
      </w:r>
    </w:p>
    <w:p w14:paraId="096EBA59" w14:textId="76B9F39F" w:rsidR="002E2CBD" w:rsidRPr="0079554A" w:rsidRDefault="00E87C61">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674310F9" wp14:editId="12EF05B0">
            <wp:extent cx="4938188" cy="1021168"/>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38188" cy="1021168"/>
                    </a:xfrm>
                    <a:prstGeom prst="rect">
                      <a:avLst/>
                    </a:prstGeom>
                  </pic:spPr>
                </pic:pic>
              </a:graphicData>
            </a:graphic>
          </wp:inline>
        </w:drawing>
      </w:r>
    </w:p>
    <w:p w14:paraId="56C40DED" w14:textId="15B9F24E" w:rsidR="00E87C61" w:rsidRPr="0079554A" w:rsidRDefault="00E87C61">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3B0FA109" wp14:editId="7AEA9DF0">
            <wp:extent cx="5943600" cy="4457700"/>
            <wp:effectExtent l="0" t="0" r="0" b="0"/>
            <wp:docPr id="15" name="Picture 15" descr="A yellow lines on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yellow lines on a blu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916664" w14:textId="3C618A03" w:rsidR="00E87C61" w:rsidRPr="0079554A" w:rsidRDefault="00E87C61">
      <w:pPr>
        <w:rPr>
          <w:rFonts w:ascii="Times New Roman" w:hAnsi="Times New Roman" w:cs="Times New Roman"/>
          <w:sz w:val="24"/>
          <w:szCs w:val="24"/>
        </w:rPr>
      </w:pPr>
      <w:r w:rsidRPr="0079554A">
        <w:rPr>
          <w:rFonts w:ascii="Times New Roman" w:hAnsi="Times New Roman" w:cs="Times New Roman"/>
          <w:sz w:val="24"/>
          <w:szCs w:val="24"/>
        </w:rPr>
        <w:t>Here, we see that we can get rid of the vertices altogether to focus on the connections alone. Though that doesn’t tell us much about the “</w:t>
      </w:r>
      <w:proofErr w:type="spellStart"/>
      <w:r w:rsidRPr="0079554A">
        <w:rPr>
          <w:rFonts w:ascii="Times New Roman" w:hAnsi="Times New Roman" w:cs="Times New Roman"/>
          <w:sz w:val="24"/>
          <w:szCs w:val="24"/>
        </w:rPr>
        <w:t>mission_impossible</w:t>
      </w:r>
      <w:proofErr w:type="spellEnd"/>
      <w:r w:rsidRPr="0079554A">
        <w:rPr>
          <w:rFonts w:ascii="Times New Roman" w:hAnsi="Times New Roman" w:cs="Times New Roman"/>
          <w:sz w:val="24"/>
          <w:szCs w:val="24"/>
        </w:rPr>
        <w:t xml:space="preserve">” dataset we are working with, it does show how different characters interact with each other. </w:t>
      </w:r>
    </w:p>
    <w:p w14:paraId="28E7397C" w14:textId="49950803" w:rsidR="0079554A" w:rsidRPr="0079554A" w:rsidRDefault="0079554A">
      <w:pPr>
        <w:rPr>
          <w:rFonts w:ascii="Times New Roman" w:hAnsi="Times New Roman" w:cs="Times New Roman"/>
          <w:sz w:val="24"/>
          <w:szCs w:val="24"/>
        </w:rPr>
      </w:pPr>
    </w:p>
    <w:p w14:paraId="75613D3E" w14:textId="17F6480E" w:rsidR="0079554A" w:rsidRPr="0079554A" w:rsidRDefault="0079554A">
      <w:pPr>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lastRenderedPageBreak/>
        <w:t>Star Wars</w:t>
      </w:r>
    </w:p>
    <w:p w14:paraId="04F86BF0" w14:textId="6F299287" w:rsidR="00E87C61" w:rsidRPr="0079554A" w:rsidRDefault="00E87C61">
      <w:pPr>
        <w:rPr>
          <w:rFonts w:ascii="Times New Roman" w:hAnsi="Times New Roman" w:cs="Times New Roman"/>
          <w:sz w:val="24"/>
          <w:szCs w:val="24"/>
        </w:rPr>
      </w:pPr>
      <w:r w:rsidRPr="0079554A">
        <w:rPr>
          <w:rFonts w:ascii="Times New Roman" w:hAnsi="Times New Roman" w:cs="Times New Roman"/>
          <w:sz w:val="24"/>
          <w:szCs w:val="24"/>
        </w:rPr>
        <w:t>Lastly, we will run the “</w:t>
      </w:r>
      <w:proofErr w:type="spellStart"/>
      <w:r w:rsidRPr="0079554A">
        <w:rPr>
          <w:rFonts w:ascii="Times New Roman" w:hAnsi="Times New Roman" w:cs="Times New Roman"/>
          <w:sz w:val="24"/>
          <w:szCs w:val="24"/>
        </w:rPr>
        <w:t>star_wars</w:t>
      </w:r>
      <w:proofErr w:type="spellEnd"/>
      <w:r w:rsidRPr="0079554A">
        <w:rPr>
          <w:rFonts w:ascii="Times New Roman" w:hAnsi="Times New Roman" w:cs="Times New Roman"/>
          <w:sz w:val="24"/>
          <w:szCs w:val="24"/>
        </w:rPr>
        <w:t>” dataset:</w:t>
      </w:r>
    </w:p>
    <w:p w14:paraId="57ADA4AB" w14:textId="07CC14B7" w:rsidR="00E87C61" w:rsidRPr="0079554A" w:rsidRDefault="0079554A">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5F0FFF2C" wp14:editId="03BD149A">
            <wp:extent cx="5349704" cy="1729890"/>
            <wp:effectExtent l="0" t="0" r="381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9704" cy="1729890"/>
                    </a:xfrm>
                    <a:prstGeom prst="rect">
                      <a:avLst/>
                    </a:prstGeom>
                  </pic:spPr>
                </pic:pic>
              </a:graphicData>
            </a:graphic>
          </wp:inline>
        </w:drawing>
      </w:r>
    </w:p>
    <w:p w14:paraId="3B436FDF" w14:textId="7F90DDCC" w:rsidR="0079554A" w:rsidRPr="0079554A" w:rsidRDefault="0079554A">
      <w:pPr>
        <w:rPr>
          <w:rFonts w:ascii="Times New Roman" w:hAnsi="Times New Roman" w:cs="Times New Roman"/>
          <w:sz w:val="24"/>
          <w:szCs w:val="24"/>
        </w:rPr>
      </w:pPr>
      <w:r w:rsidRPr="0079554A">
        <w:rPr>
          <w:rFonts w:ascii="Times New Roman" w:hAnsi="Times New Roman" w:cs="Times New Roman"/>
          <w:noProof/>
          <w:sz w:val="24"/>
          <w:szCs w:val="24"/>
        </w:rPr>
        <w:drawing>
          <wp:inline distT="0" distB="0" distL="0" distR="0" wp14:anchorId="0FEA67A1" wp14:editId="2343EABB">
            <wp:extent cx="5943600" cy="4457700"/>
            <wp:effectExtent l="0" t="0" r="0" b="0"/>
            <wp:docPr id="17" name="Picture 17" descr="A network of green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network of green dots and white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399E174" w14:textId="5E36FF33" w:rsidR="0079554A" w:rsidRPr="0079554A" w:rsidRDefault="0079554A">
      <w:pPr>
        <w:rPr>
          <w:rFonts w:ascii="Times New Roman" w:hAnsi="Times New Roman" w:cs="Times New Roman"/>
          <w:sz w:val="24"/>
          <w:szCs w:val="24"/>
        </w:rPr>
      </w:pPr>
      <w:r w:rsidRPr="0079554A">
        <w:rPr>
          <w:rFonts w:ascii="Times New Roman" w:hAnsi="Times New Roman" w:cs="Times New Roman"/>
          <w:sz w:val="24"/>
          <w:szCs w:val="24"/>
        </w:rPr>
        <w:t xml:space="preserve">The vertices are all circles, in a new color, and the lines are straight instead of curved. </w:t>
      </w:r>
    </w:p>
    <w:p w14:paraId="7EE9379E" w14:textId="54079E69" w:rsidR="0079554A" w:rsidRPr="0079554A" w:rsidRDefault="0079554A">
      <w:pPr>
        <w:rPr>
          <w:rFonts w:ascii="Times New Roman" w:hAnsi="Times New Roman" w:cs="Times New Roman"/>
          <w:sz w:val="24"/>
          <w:szCs w:val="24"/>
        </w:rPr>
      </w:pPr>
    </w:p>
    <w:p w14:paraId="4354FF48" w14:textId="0486DE39" w:rsidR="0079554A" w:rsidRPr="0079554A" w:rsidRDefault="0079554A">
      <w:pPr>
        <w:rPr>
          <w:rFonts w:ascii="Times New Roman" w:hAnsi="Times New Roman" w:cs="Times New Roman"/>
          <w:sz w:val="24"/>
          <w:szCs w:val="24"/>
        </w:rPr>
      </w:pPr>
      <w:r w:rsidRPr="0079554A">
        <w:rPr>
          <w:rFonts w:ascii="Times New Roman" w:hAnsi="Times New Roman" w:cs="Times New Roman"/>
          <w:b/>
          <w:bCs/>
          <w:sz w:val="24"/>
          <w:szCs w:val="24"/>
          <w:u w:val="single"/>
        </w:rPr>
        <w:t>Conclusion:</w:t>
      </w:r>
    </w:p>
    <w:p w14:paraId="4507E8D4" w14:textId="654797F5" w:rsidR="0079554A" w:rsidRDefault="0079554A">
      <w:pPr>
        <w:rPr>
          <w:rFonts w:ascii="Times New Roman" w:hAnsi="Times New Roman" w:cs="Times New Roman"/>
          <w:sz w:val="24"/>
          <w:szCs w:val="24"/>
        </w:rPr>
      </w:pPr>
      <w:r w:rsidRPr="0079554A">
        <w:rPr>
          <w:rFonts w:ascii="Times New Roman" w:hAnsi="Times New Roman" w:cs="Times New Roman"/>
          <w:sz w:val="24"/>
          <w:szCs w:val="24"/>
        </w:rPr>
        <w:lastRenderedPageBreak/>
        <w:t>As is made evident, `</w:t>
      </w:r>
      <w:proofErr w:type="spellStart"/>
      <w:r w:rsidRPr="0079554A">
        <w:rPr>
          <w:rFonts w:ascii="Times New Roman" w:hAnsi="Times New Roman" w:cs="Times New Roman"/>
          <w:sz w:val="24"/>
          <w:szCs w:val="24"/>
        </w:rPr>
        <w:t>netplot</w:t>
      </w:r>
      <w:proofErr w:type="spellEnd"/>
      <w:r w:rsidRPr="0079554A">
        <w:rPr>
          <w:rFonts w:ascii="Times New Roman" w:hAnsi="Times New Roman" w:cs="Times New Roman"/>
          <w:sz w:val="24"/>
          <w:szCs w:val="24"/>
        </w:rPr>
        <w:t xml:space="preserve">` is an innovative package that gives the user full customization over their network visualizations. It can be used on </w:t>
      </w:r>
      <w:proofErr w:type="gramStart"/>
      <w:r w:rsidRPr="0079554A">
        <w:rPr>
          <w:rFonts w:ascii="Times New Roman" w:hAnsi="Times New Roman" w:cs="Times New Roman"/>
          <w:sz w:val="24"/>
          <w:szCs w:val="24"/>
        </w:rPr>
        <w:t>a large number of</w:t>
      </w:r>
      <w:proofErr w:type="gramEnd"/>
      <w:r w:rsidRPr="0079554A">
        <w:rPr>
          <w:rFonts w:ascii="Times New Roman" w:hAnsi="Times New Roman" w:cs="Times New Roman"/>
          <w:sz w:val="24"/>
          <w:szCs w:val="24"/>
        </w:rPr>
        <w:t xml:space="preserve"> network datasets, and this paper walks through how to use some of the customization aspects on character interactions in movies. </w:t>
      </w:r>
    </w:p>
    <w:p w14:paraId="069D8E3D" w14:textId="77777777" w:rsidR="0079554A" w:rsidRDefault="0079554A">
      <w:pPr>
        <w:rPr>
          <w:rFonts w:ascii="Times New Roman" w:hAnsi="Times New Roman" w:cs="Times New Roman"/>
          <w:sz w:val="24"/>
          <w:szCs w:val="24"/>
        </w:rPr>
      </w:pPr>
      <w:r>
        <w:rPr>
          <w:rFonts w:ascii="Times New Roman" w:hAnsi="Times New Roman" w:cs="Times New Roman"/>
          <w:sz w:val="24"/>
          <w:szCs w:val="24"/>
        </w:rPr>
        <w:br w:type="page"/>
      </w:r>
    </w:p>
    <w:p w14:paraId="3BCBAC9E" w14:textId="38D1E90A" w:rsidR="0079554A" w:rsidRPr="0079554A" w:rsidRDefault="0079554A" w:rsidP="0079554A">
      <w:pPr>
        <w:pStyle w:val="Bibliography"/>
        <w:rPr>
          <w:rFonts w:ascii="Times New Roman" w:hAnsi="Times New Roman" w:cs="Times New Roman"/>
          <w:b/>
          <w:bCs/>
          <w:sz w:val="24"/>
          <w:szCs w:val="24"/>
          <w:u w:val="single"/>
        </w:rPr>
      </w:pPr>
      <w:r w:rsidRPr="0079554A">
        <w:rPr>
          <w:rFonts w:ascii="Times New Roman" w:hAnsi="Times New Roman" w:cs="Times New Roman"/>
          <w:b/>
          <w:bCs/>
          <w:sz w:val="24"/>
          <w:szCs w:val="24"/>
          <w:u w:val="single"/>
        </w:rPr>
        <w:lastRenderedPageBreak/>
        <w:t>References</w:t>
      </w:r>
    </w:p>
    <w:p w14:paraId="5DCE7D2B" w14:textId="56F2CDBD" w:rsidR="0079554A" w:rsidRPr="0079554A" w:rsidRDefault="0079554A" w:rsidP="0079554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9554A">
        <w:rPr>
          <w:rFonts w:ascii="Times New Roman" w:hAnsi="Times New Roman" w:cs="Times New Roman"/>
          <w:sz w:val="24"/>
        </w:rPr>
        <w:t xml:space="preserve">Adai, A. T., Date, S. V., Wieland, S., &amp; Marcotte, E. M. (2004). LGL: Creating a Map of Protein Function with an Algorithm for Visualizing Very Large Biological Networks. </w:t>
      </w:r>
      <w:r w:rsidRPr="0079554A">
        <w:rPr>
          <w:rFonts w:ascii="Times New Roman" w:hAnsi="Times New Roman" w:cs="Times New Roman"/>
          <w:i/>
          <w:iCs/>
          <w:sz w:val="24"/>
        </w:rPr>
        <w:t>Journal of Molecular Biology</w:t>
      </w:r>
      <w:r w:rsidRPr="0079554A">
        <w:rPr>
          <w:rFonts w:ascii="Times New Roman" w:hAnsi="Times New Roman" w:cs="Times New Roman"/>
          <w:sz w:val="24"/>
        </w:rPr>
        <w:t xml:space="preserve">, </w:t>
      </w:r>
      <w:r w:rsidRPr="0079554A">
        <w:rPr>
          <w:rFonts w:ascii="Times New Roman" w:hAnsi="Times New Roman" w:cs="Times New Roman"/>
          <w:i/>
          <w:iCs/>
          <w:sz w:val="24"/>
        </w:rPr>
        <w:t>340</w:t>
      </w:r>
      <w:r w:rsidRPr="0079554A">
        <w:rPr>
          <w:rFonts w:ascii="Times New Roman" w:hAnsi="Times New Roman" w:cs="Times New Roman"/>
          <w:sz w:val="24"/>
        </w:rPr>
        <w:t>(1), 179–190. https://doi.org/10.1016/j.jmb.2004.04.047</w:t>
      </w:r>
    </w:p>
    <w:p w14:paraId="55A4B9DB"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Alm, E., &amp; Arkin, A. P. (2003). Biological networks. </w:t>
      </w:r>
      <w:r w:rsidRPr="0079554A">
        <w:rPr>
          <w:rFonts w:ascii="Times New Roman" w:hAnsi="Times New Roman" w:cs="Times New Roman"/>
          <w:i/>
          <w:iCs/>
          <w:sz w:val="24"/>
        </w:rPr>
        <w:t>Current Opinion in Structural Biology</w:t>
      </w:r>
      <w:r w:rsidRPr="0079554A">
        <w:rPr>
          <w:rFonts w:ascii="Times New Roman" w:hAnsi="Times New Roman" w:cs="Times New Roman"/>
          <w:sz w:val="24"/>
        </w:rPr>
        <w:t xml:space="preserve">, </w:t>
      </w:r>
      <w:r w:rsidRPr="0079554A">
        <w:rPr>
          <w:rFonts w:ascii="Times New Roman" w:hAnsi="Times New Roman" w:cs="Times New Roman"/>
          <w:i/>
          <w:iCs/>
          <w:sz w:val="24"/>
        </w:rPr>
        <w:t>13</w:t>
      </w:r>
      <w:r w:rsidRPr="0079554A">
        <w:rPr>
          <w:rFonts w:ascii="Times New Roman" w:hAnsi="Times New Roman" w:cs="Times New Roman"/>
          <w:sz w:val="24"/>
        </w:rPr>
        <w:t>(2), 193–202. https://doi.org/10.1016/S0959-440X(03)00031-9</w:t>
      </w:r>
    </w:p>
    <w:p w14:paraId="2B7ADB3B"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Amaral, L. A. N., Scala, A., Barthélémy, M., &amp; Stanley, H. E. (2000). Classes of small-world networks. </w:t>
      </w:r>
      <w:r w:rsidRPr="0079554A">
        <w:rPr>
          <w:rFonts w:ascii="Times New Roman" w:hAnsi="Times New Roman" w:cs="Times New Roman"/>
          <w:i/>
          <w:iCs/>
          <w:sz w:val="24"/>
        </w:rPr>
        <w:t>Proceedings of the National Academy of Sciences</w:t>
      </w:r>
      <w:r w:rsidRPr="0079554A">
        <w:rPr>
          <w:rFonts w:ascii="Times New Roman" w:hAnsi="Times New Roman" w:cs="Times New Roman"/>
          <w:sz w:val="24"/>
        </w:rPr>
        <w:t xml:space="preserve">, </w:t>
      </w:r>
      <w:r w:rsidRPr="0079554A">
        <w:rPr>
          <w:rFonts w:ascii="Times New Roman" w:hAnsi="Times New Roman" w:cs="Times New Roman"/>
          <w:i/>
          <w:iCs/>
          <w:sz w:val="24"/>
        </w:rPr>
        <w:t>97</w:t>
      </w:r>
      <w:r w:rsidRPr="0079554A">
        <w:rPr>
          <w:rFonts w:ascii="Times New Roman" w:hAnsi="Times New Roman" w:cs="Times New Roman"/>
          <w:sz w:val="24"/>
        </w:rPr>
        <w:t>(21), 11149–11152. https://doi.org/10.1073/pnas.200327197</w:t>
      </w:r>
    </w:p>
    <w:p w14:paraId="233923A7"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Banerjee, S., Jenamani, M., &amp; Pratihar, D. K. (2017). Properties of a projected network of a bipartite network. </w:t>
      </w:r>
      <w:r w:rsidRPr="0079554A">
        <w:rPr>
          <w:rFonts w:ascii="Times New Roman" w:hAnsi="Times New Roman" w:cs="Times New Roman"/>
          <w:i/>
          <w:iCs/>
          <w:sz w:val="24"/>
        </w:rPr>
        <w:t>2017 International Conference on Communication and Signal Processing (ICCSP)</w:t>
      </w:r>
      <w:r w:rsidRPr="0079554A">
        <w:rPr>
          <w:rFonts w:ascii="Times New Roman" w:hAnsi="Times New Roman" w:cs="Times New Roman"/>
          <w:sz w:val="24"/>
        </w:rPr>
        <w:t>, 0143–0147. https://doi.org/10.1109/ICCSP.2017.8286734</w:t>
      </w:r>
    </w:p>
    <w:p w14:paraId="62198081"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Bassett, D. S., &amp; Bullmore, E. (2006). Small-World Brain Networks. </w:t>
      </w:r>
      <w:r w:rsidRPr="0079554A">
        <w:rPr>
          <w:rFonts w:ascii="Times New Roman" w:hAnsi="Times New Roman" w:cs="Times New Roman"/>
          <w:i/>
          <w:iCs/>
          <w:sz w:val="24"/>
        </w:rPr>
        <w:t>The Neuroscientist</w:t>
      </w:r>
      <w:r w:rsidRPr="0079554A">
        <w:rPr>
          <w:rFonts w:ascii="Times New Roman" w:hAnsi="Times New Roman" w:cs="Times New Roman"/>
          <w:sz w:val="24"/>
        </w:rPr>
        <w:t xml:space="preserve">, </w:t>
      </w:r>
      <w:r w:rsidRPr="0079554A">
        <w:rPr>
          <w:rFonts w:ascii="Times New Roman" w:hAnsi="Times New Roman" w:cs="Times New Roman"/>
          <w:i/>
          <w:iCs/>
          <w:sz w:val="24"/>
        </w:rPr>
        <w:t>12</w:t>
      </w:r>
      <w:r w:rsidRPr="0079554A">
        <w:rPr>
          <w:rFonts w:ascii="Times New Roman" w:hAnsi="Times New Roman" w:cs="Times New Roman"/>
          <w:sz w:val="24"/>
        </w:rPr>
        <w:t>(6), 512–523. https://doi.org/10.1177/1073858406293182</w:t>
      </w:r>
    </w:p>
    <w:p w14:paraId="0763AF9B"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Blondel, V. D., Guillaume, J.-L., Lambiotte, R., &amp; Lefebvre, E. (2008). Fast unfolding of communities in large networks. </w:t>
      </w:r>
      <w:r w:rsidRPr="0079554A">
        <w:rPr>
          <w:rFonts w:ascii="Times New Roman" w:hAnsi="Times New Roman" w:cs="Times New Roman"/>
          <w:i/>
          <w:iCs/>
          <w:sz w:val="24"/>
        </w:rPr>
        <w:t>Journal of Statistical Mechanics: Theory and Experiment</w:t>
      </w:r>
      <w:r w:rsidRPr="0079554A">
        <w:rPr>
          <w:rFonts w:ascii="Times New Roman" w:hAnsi="Times New Roman" w:cs="Times New Roman"/>
          <w:sz w:val="24"/>
        </w:rPr>
        <w:t xml:space="preserve">, </w:t>
      </w:r>
      <w:r w:rsidRPr="0079554A">
        <w:rPr>
          <w:rFonts w:ascii="Times New Roman" w:hAnsi="Times New Roman" w:cs="Times New Roman"/>
          <w:i/>
          <w:iCs/>
          <w:sz w:val="24"/>
        </w:rPr>
        <w:t>2008</w:t>
      </w:r>
      <w:r w:rsidRPr="0079554A">
        <w:rPr>
          <w:rFonts w:ascii="Times New Roman" w:hAnsi="Times New Roman" w:cs="Times New Roman"/>
          <w:sz w:val="24"/>
        </w:rPr>
        <w:t>(10), P10008. https://doi.org/10.1088/1742-5468/2008/10/P10008</w:t>
      </w:r>
    </w:p>
    <w:p w14:paraId="16547F83"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Butts, C. T. (2008). Social Network Analysis with sna. </w:t>
      </w:r>
      <w:r w:rsidRPr="0079554A">
        <w:rPr>
          <w:rFonts w:ascii="Times New Roman" w:hAnsi="Times New Roman" w:cs="Times New Roman"/>
          <w:i/>
          <w:iCs/>
          <w:sz w:val="24"/>
        </w:rPr>
        <w:t>Journal of Statistical Software</w:t>
      </w:r>
      <w:r w:rsidRPr="0079554A">
        <w:rPr>
          <w:rFonts w:ascii="Times New Roman" w:hAnsi="Times New Roman" w:cs="Times New Roman"/>
          <w:sz w:val="24"/>
        </w:rPr>
        <w:t xml:space="preserve">, </w:t>
      </w:r>
      <w:r w:rsidRPr="0079554A">
        <w:rPr>
          <w:rFonts w:ascii="Times New Roman" w:hAnsi="Times New Roman" w:cs="Times New Roman"/>
          <w:i/>
          <w:iCs/>
          <w:sz w:val="24"/>
        </w:rPr>
        <w:t>24</w:t>
      </w:r>
      <w:r w:rsidRPr="0079554A">
        <w:rPr>
          <w:rFonts w:ascii="Times New Roman" w:hAnsi="Times New Roman" w:cs="Times New Roman"/>
          <w:sz w:val="24"/>
        </w:rPr>
        <w:t>, 1–51. https://doi.org/10.18637/jss.v024.i06</w:t>
      </w:r>
    </w:p>
    <w:p w14:paraId="42AC92E4"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Deri, C. (2005). Social networks and health service utilization. </w:t>
      </w:r>
      <w:r w:rsidRPr="0079554A">
        <w:rPr>
          <w:rFonts w:ascii="Times New Roman" w:hAnsi="Times New Roman" w:cs="Times New Roman"/>
          <w:i/>
          <w:iCs/>
          <w:sz w:val="24"/>
        </w:rPr>
        <w:t>Journal of Health Economics</w:t>
      </w:r>
      <w:r w:rsidRPr="0079554A">
        <w:rPr>
          <w:rFonts w:ascii="Times New Roman" w:hAnsi="Times New Roman" w:cs="Times New Roman"/>
          <w:sz w:val="24"/>
        </w:rPr>
        <w:t xml:space="preserve">, </w:t>
      </w:r>
      <w:r w:rsidRPr="0079554A">
        <w:rPr>
          <w:rFonts w:ascii="Times New Roman" w:hAnsi="Times New Roman" w:cs="Times New Roman"/>
          <w:i/>
          <w:iCs/>
          <w:sz w:val="24"/>
        </w:rPr>
        <w:t>24</w:t>
      </w:r>
      <w:r w:rsidRPr="0079554A">
        <w:rPr>
          <w:rFonts w:ascii="Times New Roman" w:hAnsi="Times New Roman" w:cs="Times New Roman"/>
          <w:sz w:val="24"/>
        </w:rPr>
        <w:t>(6), 1076–1107. https://doi.org/10.1016/j.jhealeco.2005.03.008</w:t>
      </w:r>
    </w:p>
    <w:p w14:paraId="718C078C"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Dumb and Dumber (1994)—IMDb</w:t>
      </w:r>
      <w:r w:rsidRPr="0079554A">
        <w:rPr>
          <w:rFonts w:ascii="Times New Roman" w:hAnsi="Times New Roman" w:cs="Times New Roman"/>
          <w:sz w:val="24"/>
        </w:rPr>
        <w:t>. (n.d.). Retrieved August 4, 2023, from https://www.imdb.com/title/tt0109686/?ref_=fn_al_tt_1</w:t>
      </w:r>
    </w:p>
    <w:p w14:paraId="240A7415"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lastRenderedPageBreak/>
        <w:t xml:space="preserve">Fruchterman, T. M. J., &amp; Reingold, E. M. (1991). Graph drawing by force-directed placement. </w:t>
      </w:r>
      <w:r w:rsidRPr="0079554A">
        <w:rPr>
          <w:rFonts w:ascii="Times New Roman" w:hAnsi="Times New Roman" w:cs="Times New Roman"/>
          <w:i/>
          <w:iCs/>
          <w:sz w:val="24"/>
        </w:rPr>
        <w:t>Software: Practice and Experience</w:t>
      </w:r>
      <w:r w:rsidRPr="0079554A">
        <w:rPr>
          <w:rFonts w:ascii="Times New Roman" w:hAnsi="Times New Roman" w:cs="Times New Roman"/>
          <w:sz w:val="24"/>
        </w:rPr>
        <w:t xml:space="preserve">, </w:t>
      </w:r>
      <w:r w:rsidRPr="0079554A">
        <w:rPr>
          <w:rFonts w:ascii="Times New Roman" w:hAnsi="Times New Roman" w:cs="Times New Roman"/>
          <w:i/>
          <w:iCs/>
          <w:sz w:val="24"/>
        </w:rPr>
        <w:t>21</w:t>
      </w:r>
      <w:r w:rsidRPr="0079554A">
        <w:rPr>
          <w:rFonts w:ascii="Times New Roman" w:hAnsi="Times New Roman" w:cs="Times New Roman"/>
          <w:sz w:val="24"/>
        </w:rPr>
        <w:t>(11), 1129–1164. https://doi.org/10.1002/spe.4380211102</w:t>
      </w:r>
    </w:p>
    <w:p w14:paraId="40140499"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Garton, L., Haythornthwaite, C., &amp; Wellman, B. (1997). Studying Online Social Networks. </w:t>
      </w:r>
      <w:r w:rsidRPr="0079554A">
        <w:rPr>
          <w:rFonts w:ascii="Times New Roman" w:hAnsi="Times New Roman" w:cs="Times New Roman"/>
          <w:i/>
          <w:iCs/>
          <w:sz w:val="24"/>
        </w:rPr>
        <w:t>Journal of Computer-Mediated Communication</w:t>
      </w:r>
      <w:r w:rsidRPr="0079554A">
        <w:rPr>
          <w:rFonts w:ascii="Times New Roman" w:hAnsi="Times New Roman" w:cs="Times New Roman"/>
          <w:sz w:val="24"/>
        </w:rPr>
        <w:t xml:space="preserve">, </w:t>
      </w:r>
      <w:r w:rsidRPr="0079554A">
        <w:rPr>
          <w:rFonts w:ascii="Times New Roman" w:hAnsi="Times New Roman" w:cs="Times New Roman"/>
          <w:i/>
          <w:iCs/>
          <w:sz w:val="24"/>
        </w:rPr>
        <w:t>3</w:t>
      </w:r>
      <w:r w:rsidRPr="0079554A">
        <w:rPr>
          <w:rFonts w:ascii="Times New Roman" w:hAnsi="Times New Roman" w:cs="Times New Roman"/>
          <w:sz w:val="24"/>
        </w:rPr>
        <w:t>(1), JCMC313. https://doi.org/10.1111/j.1083-6101.1997.tb00062.x</w:t>
      </w:r>
    </w:p>
    <w:p w14:paraId="5B01398C"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Grapov, D., &amp; Newman, J. W. (2012). imDEV: A graphical user interface to R multivariate analysis tools in Microsoft Excel. </w:t>
      </w:r>
      <w:r w:rsidRPr="0079554A">
        <w:rPr>
          <w:rFonts w:ascii="Times New Roman" w:hAnsi="Times New Roman" w:cs="Times New Roman"/>
          <w:i/>
          <w:iCs/>
          <w:sz w:val="24"/>
        </w:rPr>
        <w:t>Bioinformatics</w:t>
      </w:r>
      <w:r w:rsidRPr="0079554A">
        <w:rPr>
          <w:rFonts w:ascii="Times New Roman" w:hAnsi="Times New Roman" w:cs="Times New Roman"/>
          <w:sz w:val="24"/>
        </w:rPr>
        <w:t xml:space="preserve">, </w:t>
      </w:r>
      <w:r w:rsidRPr="0079554A">
        <w:rPr>
          <w:rFonts w:ascii="Times New Roman" w:hAnsi="Times New Roman" w:cs="Times New Roman"/>
          <w:i/>
          <w:iCs/>
          <w:sz w:val="24"/>
        </w:rPr>
        <w:t>28</w:t>
      </w:r>
      <w:r w:rsidRPr="0079554A">
        <w:rPr>
          <w:rFonts w:ascii="Times New Roman" w:hAnsi="Times New Roman" w:cs="Times New Roman"/>
          <w:sz w:val="24"/>
        </w:rPr>
        <w:t>(17), 2288–2290. https://doi.org/10.1093/bioinformatics/bts439</w:t>
      </w:r>
    </w:p>
    <w:p w14:paraId="59099323"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Indiana Jones and the Last Crusade (1989)—IMDb</w:t>
      </w:r>
      <w:r w:rsidRPr="0079554A">
        <w:rPr>
          <w:rFonts w:ascii="Times New Roman" w:hAnsi="Times New Roman" w:cs="Times New Roman"/>
          <w:sz w:val="24"/>
        </w:rPr>
        <w:t>. (n.d.). Retrieved August 4, 2023, from https://www.imdb.com/title/tt0097576/?ref_=nv_sr_srsg_2_tt_5_nm_1_q_indiana%2520jones%2520and%2520the%2520last%2520</w:t>
      </w:r>
    </w:p>
    <w:p w14:paraId="5F5E9967"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Jack, S. L. (2010). Approaches to studying networks: Implications and outcomes. </w:t>
      </w:r>
      <w:r w:rsidRPr="0079554A">
        <w:rPr>
          <w:rFonts w:ascii="Times New Roman" w:hAnsi="Times New Roman" w:cs="Times New Roman"/>
          <w:i/>
          <w:iCs/>
          <w:sz w:val="24"/>
        </w:rPr>
        <w:t>Journal of Business Venturing</w:t>
      </w:r>
      <w:r w:rsidRPr="0079554A">
        <w:rPr>
          <w:rFonts w:ascii="Times New Roman" w:hAnsi="Times New Roman" w:cs="Times New Roman"/>
          <w:sz w:val="24"/>
        </w:rPr>
        <w:t xml:space="preserve">, </w:t>
      </w:r>
      <w:r w:rsidRPr="0079554A">
        <w:rPr>
          <w:rFonts w:ascii="Times New Roman" w:hAnsi="Times New Roman" w:cs="Times New Roman"/>
          <w:i/>
          <w:iCs/>
          <w:sz w:val="24"/>
        </w:rPr>
        <w:t>25</w:t>
      </w:r>
      <w:r w:rsidRPr="0079554A">
        <w:rPr>
          <w:rFonts w:ascii="Times New Roman" w:hAnsi="Times New Roman" w:cs="Times New Roman"/>
          <w:sz w:val="24"/>
        </w:rPr>
        <w:t>(1), 120–137. https://doi.org/10.1016/j.jbusvent.2008.10.010</w:t>
      </w:r>
    </w:p>
    <w:p w14:paraId="4B2FEFA4"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Kamada, T., &amp; Kawai, S. (1989). AN ALGORITHM FOR DRAWING GENERAL UNDIRECTED GRAPHS. </w:t>
      </w:r>
      <w:r w:rsidRPr="0079554A">
        <w:rPr>
          <w:rFonts w:ascii="Times New Roman" w:hAnsi="Times New Roman" w:cs="Times New Roman"/>
          <w:i/>
          <w:iCs/>
          <w:sz w:val="24"/>
        </w:rPr>
        <w:t>INFORMATION PROCESSING LETTERS</w:t>
      </w:r>
      <w:r w:rsidRPr="0079554A">
        <w:rPr>
          <w:rFonts w:ascii="Times New Roman" w:hAnsi="Times New Roman" w:cs="Times New Roman"/>
          <w:sz w:val="24"/>
        </w:rPr>
        <w:t xml:space="preserve">, </w:t>
      </w:r>
      <w:r w:rsidRPr="0079554A">
        <w:rPr>
          <w:rFonts w:ascii="Times New Roman" w:hAnsi="Times New Roman" w:cs="Times New Roman"/>
          <w:i/>
          <w:iCs/>
          <w:sz w:val="24"/>
        </w:rPr>
        <w:t>31</w:t>
      </w:r>
      <w:r w:rsidRPr="0079554A">
        <w:rPr>
          <w:rFonts w:ascii="Times New Roman" w:hAnsi="Times New Roman" w:cs="Times New Roman"/>
          <w:sz w:val="24"/>
        </w:rPr>
        <w:t>(1).</w:t>
      </w:r>
    </w:p>
    <w:p w14:paraId="09093DA6"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Lin, L. (2018). Quantifying and presenting overall evidence in network meta-analysis. </w:t>
      </w:r>
      <w:r w:rsidRPr="0079554A">
        <w:rPr>
          <w:rFonts w:ascii="Times New Roman" w:hAnsi="Times New Roman" w:cs="Times New Roman"/>
          <w:i/>
          <w:iCs/>
          <w:sz w:val="24"/>
        </w:rPr>
        <w:t>Statistics in Medicine</w:t>
      </w:r>
      <w:r w:rsidRPr="0079554A">
        <w:rPr>
          <w:rFonts w:ascii="Times New Roman" w:hAnsi="Times New Roman" w:cs="Times New Roman"/>
          <w:sz w:val="24"/>
        </w:rPr>
        <w:t xml:space="preserve">, </w:t>
      </w:r>
      <w:r w:rsidRPr="0079554A">
        <w:rPr>
          <w:rFonts w:ascii="Times New Roman" w:hAnsi="Times New Roman" w:cs="Times New Roman"/>
          <w:i/>
          <w:iCs/>
          <w:sz w:val="24"/>
        </w:rPr>
        <w:t>37</w:t>
      </w:r>
      <w:r w:rsidRPr="0079554A">
        <w:rPr>
          <w:rFonts w:ascii="Times New Roman" w:hAnsi="Times New Roman" w:cs="Times New Roman"/>
          <w:sz w:val="24"/>
        </w:rPr>
        <w:t>(28), 4114–4125. https://doi.org/10.1002/sim.7905</w:t>
      </w:r>
    </w:p>
    <w:p w14:paraId="428EBF54"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Marsden, P. V., &amp; Hollstein, B. (2023). Advances and innovations in methods for collecting egocentric network data. </w:t>
      </w:r>
      <w:r w:rsidRPr="0079554A">
        <w:rPr>
          <w:rFonts w:ascii="Times New Roman" w:hAnsi="Times New Roman" w:cs="Times New Roman"/>
          <w:i/>
          <w:iCs/>
          <w:sz w:val="24"/>
        </w:rPr>
        <w:t>Social Science Research</w:t>
      </w:r>
      <w:r w:rsidRPr="0079554A">
        <w:rPr>
          <w:rFonts w:ascii="Times New Roman" w:hAnsi="Times New Roman" w:cs="Times New Roman"/>
          <w:sz w:val="24"/>
        </w:rPr>
        <w:t xml:space="preserve">, </w:t>
      </w:r>
      <w:r w:rsidRPr="0079554A">
        <w:rPr>
          <w:rFonts w:ascii="Times New Roman" w:hAnsi="Times New Roman" w:cs="Times New Roman"/>
          <w:i/>
          <w:iCs/>
          <w:sz w:val="24"/>
        </w:rPr>
        <w:t>109</w:t>
      </w:r>
      <w:r w:rsidRPr="0079554A">
        <w:rPr>
          <w:rFonts w:ascii="Times New Roman" w:hAnsi="Times New Roman" w:cs="Times New Roman"/>
          <w:sz w:val="24"/>
        </w:rPr>
        <w:t>, 102816. https://doi.org/10.1016/j.ssresearch.2022.102816</w:t>
      </w:r>
    </w:p>
    <w:p w14:paraId="794ED1EE"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lastRenderedPageBreak/>
        <w:t xml:space="preserve">Martin, S., Brown, W. M., &amp; Wylie, B. N. (2007). </w:t>
      </w:r>
      <w:r w:rsidRPr="0079554A">
        <w:rPr>
          <w:rFonts w:ascii="Times New Roman" w:hAnsi="Times New Roman" w:cs="Times New Roman"/>
          <w:i/>
          <w:iCs/>
          <w:sz w:val="24"/>
        </w:rPr>
        <w:t>Dr.L: Distributed Recursive (Graph) Layout</w:t>
      </w:r>
      <w:r w:rsidRPr="0079554A">
        <w:rPr>
          <w:rFonts w:ascii="Times New Roman" w:hAnsi="Times New Roman" w:cs="Times New Roman"/>
          <w:sz w:val="24"/>
        </w:rPr>
        <w:t xml:space="preserve"> (dRl). Sandia National Lab. (SNL-NM), Albuquerque, NM (United States). https://doi.org/10.11578/dc.20210416.20</w:t>
      </w:r>
    </w:p>
    <w:p w14:paraId="5FD87E30"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Netplot-connections · RStudio Server</w:t>
      </w:r>
      <w:r w:rsidRPr="0079554A">
        <w:rPr>
          <w:rFonts w:ascii="Times New Roman" w:hAnsi="Times New Roman" w:cs="Times New Roman"/>
          <w:sz w:val="24"/>
        </w:rPr>
        <w:t>. (n.d.). Retrieved July 18, 2023, from https://ondemand.chpc.utah.edu/rnode/notch365.ipoib.int.chpc.utah.edu/11317/</w:t>
      </w:r>
    </w:p>
    <w:p w14:paraId="0F6DD27B"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networkdata package—RDocumentation</w:t>
      </w:r>
      <w:r w:rsidRPr="0079554A">
        <w:rPr>
          <w:rFonts w:ascii="Times New Roman" w:hAnsi="Times New Roman" w:cs="Times New Roman"/>
          <w:sz w:val="24"/>
        </w:rPr>
        <w:t>. (n.d.). Retrieved August 4, 2023, from https://www.rdocumentation.org/packages/networkdata/versions/0.1.4</w:t>
      </w:r>
    </w:p>
    <w:p w14:paraId="03306066"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Newman, M. E. J. (2001). Who is the best connected scientist? A study of scientific coauthorship networks. </w:t>
      </w:r>
      <w:r w:rsidRPr="0079554A">
        <w:rPr>
          <w:rFonts w:ascii="Times New Roman" w:hAnsi="Times New Roman" w:cs="Times New Roman"/>
          <w:i/>
          <w:iCs/>
          <w:sz w:val="24"/>
        </w:rPr>
        <w:t>Physical Review E</w:t>
      </w:r>
      <w:r w:rsidRPr="0079554A">
        <w:rPr>
          <w:rFonts w:ascii="Times New Roman" w:hAnsi="Times New Roman" w:cs="Times New Roman"/>
          <w:sz w:val="24"/>
        </w:rPr>
        <w:t xml:space="preserve">, </w:t>
      </w:r>
      <w:r w:rsidRPr="0079554A">
        <w:rPr>
          <w:rFonts w:ascii="Times New Roman" w:hAnsi="Times New Roman" w:cs="Times New Roman"/>
          <w:i/>
          <w:iCs/>
          <w:sz w:val="24"/>
        </w:rPr>
        <w:t>64</w:t>
      </w:r>
      <w:r w:rsidRPr="0079554A">
        <w:rPr>
          <w:rFonts w:ascii="Times New Roman" w:hAnsi="Times New Roman" w:cs="Times New Roman"/>
          <w:sz w:val="24"/>
        </w:rPr>
        <w:t>(1), 016132. https://doi.org/10.1103/PhysRevE.64.016132</w:t>
      </w:r>
    </w:p>
    <w:p w14:paraId="71EEE6DE"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Ognyanova, K. (n.d.). </w:t>
      </w:r>
      <w:r w:rsidRPr="0079554A">
        <w:rPr>
          <w:rFonts w:ascii="Times New Roman" w:hAnsi="Times New Roman" w:cs="Times New Roman"/>
          <w:i/>
          <w:iCs/>
          <w:sz w:val="24"/>
        </w:rPr>
        <w:t>Network visualization with R</w:t>
      </w:r>
      <w:r w:rsidRPr="0079554A">
        <w:rPr>
          <w:rFonts w:ascii="Times New Roman" w:hAnsi="Times New Roman" w:cs="Times New Roman"/>
          <w:sz w:val="24"/>
        </w:rPr>
        <w:t>.</w:t>
      </w:r>
    </w:p>
    <w:p w14:paraId="751BCD3B"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Palma, B. D. (Director). (1996, May 22). </w:t>
      </w:r>
      <w:r w:rsidRPr="0079554A">
        <w:rPr>
          <w:rFonts w:ascii="Times New Roman" w:hAnsi="Times New Roman" w:cs="Times New Roman"/>
          <w:i/>
          <w:iCs/>
          <w:sz w:val="24"/>
        </w:rPr>
        <w:t>Mission: Impossible</w:t>
      </w:r>
      <w:r w:rsidRPr="0079554A">
        <w:rPr>
          <w:rFonts w:ascii="Times New Roman" w:hAnsi="Times New Roman" w:cs="Times New Roman"/>
          <w:sz w:val="24"/>
        </w:rPr>
        <w:t xml:space="preserve"> [Action, Adventure, Thriller]. Paramount Pictures, Cruise/Wagner Productions.</w:t>
      </w:r>
    </w:p>
    <w:p w14:paraId="469D47A5"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schochastics. (2019, December 15). </w:t>
      </w:r>
      <w:r w:rsidRPr="0079554A">
        <w:rPr>
          <w:rFonts w:ascii="Times New Roman" w:hAnsi="Times New Roman" w:cs="Times New Roman"/>
          <w:i/>
          <w:iCs/>
          <w:sz w:val="24"/>
        </w:rPr>
        <w:t>A large repository of networkdata | R-bloggers</w:t>
      </w:r>
      <w:r w:rsidRPr="0079554A">
        <w:rPr>
          <w:rFonts w:ascii="Times New Roman" w:hAnsi="Times New Roman" w:cs="Times New Roman"/>
          <w:sz w:val="24"/>
        </w:rPr>
        <w:t>. https://www.r-bloggers.com/2019/12/a-large-repository-of-networkdata/</w:t>
      </w:r>
    </w:p>
    <w:p w14:paraId="1AD25E7C"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Sharma, S., &amp; Chou, J. (2022). Accelerate Incremental TSP Algorithms on Time Evolving Graphs with Partitioning Methods. </w:t>
      </w:r>
      <w:r w:rsidRPr="0079554A">
        <w:rPr>
          <w:rFonts w:ascii="Times New Roman" w:hAnsi="Times New Roman" w:cs="Times New Roman"/>
          <w:i/>
          <w:iCs/>
          <w:sz w:val="24"/>
        </w:rPr>
        <w:t>Algorithms</w:t>
      </w:r>
      <w:r w:rsidRPr="0079554A">
        <w:rPr>
          <w:rFonts w:ascii="Times New Roman" w:hAnsi="Times New Roman" w:cs="Times New Roman"/>
          <w:sz w:val="24"/>
        </w:rPr>
        <w:t xml:space="preserve">, </w:t>
      </w:r>
      <w:r w:rsidRPr="0079554A">
        <w:rPr>
          <w:rFonts w:ascii="Times New Roman" w:hAnsi="Times New Roman" w:cs="Times New Roman"/>
          <w:i/>
          <w:iCs/>
          <w:sz w:val="24"/>
        </w:rPr>
        <w:t>15</w:t>
      </w:r>
      <w:r w:rsidRPr="0079554A">
        <w:rPr>
          <w:rFonts w:ascii="Times New Roman" w:hAnsi="Times New Roman" w:cs="Times New Roman"/>
          <w:sz w:val="24"/>
        </w:rPr>
        <w:t>(2), Article 2. https://doi.org/10.3390/a15020064</w:t>
      </w:r>
    </w:p>
    <w:p w14:paraId="137F70D9"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Six, J. M., &amp; Tollis, I. G. (1999). A Framework for Circular Drawings of Networks. In J. Kratochvíyl (Ed.), </w:t>
      </w:r>
      <w:r w:rsidRPr="0079554A">
        <w:rPr>
          <w:rFonts w:ascii="Times New Roman" w:hAnsi="Times New Roman" w:cs="Times New Roman"/>
          <w:i/>
          <w:iCs/>
          <w:sz w:val="24"/>
        </w:rPr>
        <w:t>Graph Drawing</w:t>
      </w:r>
      <w:r w:rsidRPr="0079554A">
        <w:rPr>
          <w:rFonts w:ascii="Times New Roman" w:hAnsi="Times New Roman" w:cs="Times New Roman"/>
          <w:sz w:val="24"/>
        </w:rPr>
        <w:t xml:space="preserve"> (pp. 107–116). Springer. https://doi.org/10.1007/3-540-46648-7_11</w:t>
      </w:r>
    </w:p>
    <w:p w14:paraId="1B18F858"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Star Wars: Episode IV - A New Hope (1977)—IMDb</w:t>
      </w:r>
      <w:r w:rsidRPr="0079554A">
        <w:rPr>
          <w:rFonts w:ascii="Times New Roman" w:hAnsi="Times New Roman" w:cs="Times New Roman"/>
          <w:sz w:val="24"/>
        </w:rPr>
        <w:t>. (n.d.). Retrieved August 4, 2023, from https://www.imdb.com/title/tt0076759/?ref_=fn_al_tt_1</w:t>
      </w:r>
    </w:p>
    <w:p w14:paraId="27FC14B2"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lastRenderedPageBreak/>
        <w:t xml:space="preserve">Wickham, H. (n.d.). </w:t>
      </w:r>
      <w:r w:rsidRPr="0079554A">
        <w:rPr>
          <w:rFonts w:ascii="Times New Roman" w:hAnsi="Times New Roman" w:cs="Times New Roman"/>
          <w:i/>
          <w:iCs/>
          <w:sz w:val="24"/>
        </w:rPr>
        <w:t>An introduction to ggplot: An implementation of the grammar of graphics in R</w:t>
      </w:r>
      <w:r w:rsidRPr="0079554A">
        <w:rPr>
          <w:rFonts w:ascii="Times New Roman" w:hAnsi="Times New Roman" w:cs="Times New Roman"/>
          <w:sz w:val="24"/>
        </w:rPr>
        <w:t>.</w:t>
      </w:r>
    </w:p>
    <w:p w14:paraId="0CB2CA82"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i/>
          <w:iCs/>
          <w:sz w:val="24"/>
        </w:rPr>
        <w:t>X-Men (2000)—IMDb</w:t>
      </w:r>
      <w:r w:rsidRPr="0079554A">
        <w:rPr>
          <w:rFonts w:ascii="Times New Roman" w:hAnsi="Times New Roman" w:cs="Times New Roman"/>
          <w:sz w:val="24"/>
        </w:rPr>
        <w:t>. (n.d.). Retrieved August 4, 2023, from https://www.imdb.com/title/tt0120903/</w:t>
      </w:r>
    </w:p>
    <w:p w14:paraId="420F8889" w14:textId="77777777" w:rsidR="0079554A" w:rsidRPr="0079554A" w:rsidRDefault="0079554A" w:rsidP="0079554A">
      <w:pPr>
        <w:pStyle w:val="Bibliography"/>
        <w:rPr>
          <w:rFonts w:ascii="Times New Roman" w:hAnsi="Times New Roman" w:cs="Times New Roman"/>
          <w:sz w:val="24"/>
        </w:rPr>
      </w:pPr>
      <w:r w:rsidRPr="0079554A">
        <w:rPr>
          <w:rFonts w:ascii="Times New Roman" w:hAnsi="Times New Roman" w:cs="Times New Roman"/>
          <w:sz w:val="24"/>
        </w:rPr>
        <w:t xml:space="preserve">Zien, J. Y., Schlag, M. D. F., &amp; Chan, P. K. (1999). Multilevel spectral hypergraph partitioning with arbitrary vertex sizes. </w:t>
      </w:r>
      <w:r w:rsidRPr="0079554A">
        <w:rPr>
          <w:rFonts w:ascii="Times New Roman" w:hAnsi="Times New Roman" w:cs="Times New Roman"/>
          <w:i/>
          <w:iCs/>
          <w:sz w:val="24"/>
        </w:rPr>
        <w:t>IEEE Transactions on Computer-Aided Design of Integrated Circuits and Systems</w:t>
      </w:r>
      <w:r w:rsidRPr="0079554A">
        <w:rPr>
          <w:rFonts w:ascii="Times New Roman" w:hAnsi="Times New Roman" w:cs="Times New Roman"/>
          <w:sz w:val="24"/>
        </w:rPr>
        <w:t xml:space="preserve">, </w:t>
      </w:r>
      <w:r w:rsidRPr="0079554A">
        <w:rPr>
          <w:rFonts w:ascii="Times New Roman" w:hAnsi="Times New Roman" w:cs="Times New Roman"/>
          <w:i/>
          <w:iCs/>
          <w:sz w:val="24"/>
        </w:rPr>
        <w:t>18</w:t>
      </w:r>
      <w:r w:rsidRPr="0079554A">
        <w:rPr>
          <w:rFonts w:ascii="Times New Roman" w:hAnsi="Times New Roman" w:cs="Times New Roman"/>
          <w:sz w:val="24"/>
        </w:rPr>
        <w:t>(9), 1389–1399. https://doi.org/10.1109/43.784130</w:t>
      </w:r>
    </w:p>
    <w:p w14:paraId="17C46AF3" w14:textId="16658904" w:rsidR="0079554A" w:rsidRPr="0079554A" w:rsidRDefault="0079554A">
      <w:pPr>
        <w:rPr>
          <w:rFonts w:ascii="Times New Roman" w:hAnsi="Times New Roman" w:cs="Times New Roman"/>
          <w:sz w:val="24"/>
          <w:szCs w:val="24"/>
        </w:rPr>
      </w:pPr>
      <w:r>
        <w:rPr>
          <w:rFonts w:ascii="Times New Roman" w:hAnsi="Times New Roman" w:cs="Times New Roman"/>
          <w:sz w:val="24"/>
          <w:szCs w:val="24"/>
        </w:rPr>
        <w:fldChar w:fldCharType="end"/>
      </w:r>
    </w:p>
    <w:sectPr w:rsidR="0079554A" w:rsidRPr="007955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2DD"/>
    <w:rsid w:val="000943C7"/>
    <w:rsid w:val="00187DB7"/>
    <w:rsid w:val="001D5497"/>
    <w:rsid w:val="001E548E"/>
    <w:rsid w:val="002D6FD4"/>
    <w:rsid w:val="002E2CBD"/>
    <w:rsid w:val="0038780C"/>
    <w:rsid w:val="003E22DD"/>
    <w:rsid w:val="00401703"/>
    <w:rsid w:val="004748F8"/>
    <w:rsid w:val="005A5A72"/>
    <w:rsid w:val="0079554A"/>
    <w:rsid w:val="008D317E"/>
    <w:rsid w:val="00A36808"/>
    <w:rsid w:val="00B17A20"/>
    <w:rsid w:val="00DD3D6D"/>
    <w:rsid w:val="00E0320F"/>
    <w:rsid w:val="00E43405"/>
    <w:rsid w:val="00E87C61"/>
    <w:rsid w:val="00EF4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07F83"/>
  <w15:chartTrackingRefBased/>
  <w15:docId w15:val="{EA39359A-FE74-4529-836C-69CDF7B92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55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0</TotalTime>
  <Pages>1</Pages>
  <Words>8714</Words>
  <Characters>4967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tah Valley University</Company>
  <LinksUpToDate>false</LinksUpToDate>
  <CharactersWithSpaces>5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 Bischoff</dc:creator>
  <cp:keywords/>
  <dc:description/>
  <cp:lastModifiedBy>Porter Bischoff</cp:lastModifiedBy>
  <cp:revision>5</cp:revision>
  <dcterms:created xsi:type="dcterms:W3CDTF">2023-08-04T02:47:00Z</dcterms:created>
  <dcterms:modified xsi:type="dcterms:W3CDTF">2023-08-0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lftWs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